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71748" w14:textId="696ACAD9" w:rsidR="00276D24" w:rsidRPr="00276D24" w:rsidRDefault="00773641" w:rsidP="00276D24">
      <w:pPr>
        <w:jc w:val="center"/>
        <w:rPr>
          <w:sz w:val="30"/>
          <w:szCs w:val="30"/>
        </w:rPr>
      </w:pPr>
      <w:r>
        <w:rPr>
          <w:sz w:val="30"/>
          <w:szCs w:val="30"/>
        </w:rPr>
        <w:t>USING</w:t>
      </w:r>
      <w:r w:rsidRPr="00276D24">
        <w:rPr>
          <w:sz w:val="30"/>
          <w:szCs w:val="30"/>
        </w:rPr>
        <w:t xml:space="preserve"> INTEGRATED POPULATION MODELING</w:t>
      </w:r>
      <w:r>
        <w:rPr>
          <w:sz w:val="30"/>
          <w:szCs w:val="30"/>
        </w:rPr>
        <w:t xml:space="preserve"> IN DECISION-SUPPORT TOOLS TO CONNECT </w:t>
      </w:r>
      <w:r w:rsidR="00134FBC">
        <w:rPr>
          <w:sz w:val="30"/>
          <w:szCs w:val="30"/>
        </w:rPr>
        <w:t>SCIENCE</w:t>
      </w:r>
      <w:r w:rsidR="00F803ED">
        <w:rPr>
          <w:sz w:val="30"/>
          <w:szCs w:val="30"/>
        </w:rPr>
        <w:t xml:space="preserve"> AND DECISION MAKERS </w:t>
      </w:r>
    </w:p>
    <w:p w14:paraId="48D4E658" w14:textId="0AC771D1" w:rsidR="00276D24" w:rsidRPr="00700516" w:rsidRDefault="00276D24" w:rsidP="00276D24">
      <w:pPr>
        <w:jc w:val="center"/>
        <w:rPr>
          <w:sz w:val="30"/>
          <w:szCs w:val="30"/>
        </w:rPr>
      </w:pPr>
    </w:p>
    <w:p w14:paraId="2C687FE4" w14:textId="6461A34B" w:rsidR="0056100B" w:rsidRDefault="00E97F7B" w:rsidP="0056100B">
      <w:pPr>
        <w:jc w:val="center"/>
      </w:pPr>
      <w:r>
        <w:t>A proposal for USGS Mendenhall</w:t>
      </w:r>
      <w:r w:rsidR="00276D24" w:rsidRPr="00700516">
        <w:t xml:space="preserve"> </w:t>
      </w:r>
      <w:r>
        <w:t xml:space="preserve">Research Fellowship Program </w:t>
      </w:r>
      <w:r w:rsidR="00276D24" w:rsidRPr="00700516">
        <w:t>RO</w:t>
      </w:r>
      <w:r>
        <w:t xml:space="preserve"> </w:t>
      </w:r>
      <w:r w:rsidR="00276D24" w:rsidRPr="00700516">
        <w:t>#</w:t>
      </w:r>
      <w:r>
        <w:t>S</w:t>
      </w:r>
      <w:r w:rsidR="00276D24" w:rsidRPr="00700516">
        <w:t>31</w:t>
      </w:r>
    </w:p>
    <w:p w14:paraId="5ACF5A90" w14:textId="77777777" w:rsidR="0056100B" w:rsidRDefault="0056100B" w:rsidP="0056100B">
      <w:pPr>
        <w:jc w:val="center"/>
      </w:pPr>
      <w:r>
        <w:t>Bridging the Disconnects Between Science and Decision Making</w:t>
      </w:r>
    </w:p>
    <w:p w14:paraId="4815F00F" w14:textId="2858B415" w:rsidR="00276D24" w:rsidRDefault="0056100B" w:rsidP="0056100B">
      <w:pPr>
        <w:jc w:val="center"/>
      </w:pPr>
      <w:r>
        <w:t xml:space="preserve"> </w:t>
      </w:r>
    </w:p>
    <w:p w14:paraId="0CA75BE0" w14:textId="779C1E21" w:rsidR="00276D24" w:rsidRDefault="00276D24" w:rsidP="00276D24">
      <w:pPr>
        <w:jc w:val="center"/>
      </w:pPr>
      <w:r w:rsidRPr="00700516">
        <w:t>Jessica L. Burnett, M.Sc</w:t>
      </w:r>
      <w:r w:rsidR="009B184D">
        <w:t>.</w:t>
      </w:r>
    </w:p>
    <w:p w14:paraId="3B3CD0B3" w14:textId="77777777" w:rsidR="00535674" w:rsidRDefault="00535674" w:rsidP="00276D24">
      <w:pPr>
        <w:jc w:val="center"/>
      </w:pPr>
    </w:p>
    <w:p w14:paraId="38101075" w14:textId="10FD2AF6" w:rsidR="005F666D" w:rsidRDefault="00101591" w:rsidP="0097513B">
      <w:pPr>
        <w:pStyle w:val="Heading1"/>
        <w:numPr>
          <w:ilvl w:val="0"/>
          <w:numId w:val="25"/>
        </w:numPr>
      </w:pPr>
      <w:bookmarkStart w:id="0" w:name="_Toc534801135"/>
      <w:r>
        <w:t>Summary</w:t>
      </w:r>
      <w:bookmarkEnd w:id="0"/>
    </w:p>
    <w:p w14:paraId="79D25BE5" w14:textId="463F2832" w:rsidR="00F3617A" w:rsidRPr="00F3617A" w:rsidRDefault="00F3617A" w:rsidP="00E30D91">
      <w:pPr>
        <w:pStyle w:val="Quote"/>
      </w:pPr>
      <w:r>
        <w:t>“…most models in ecology are intended for other ecologists, cooked up by scientists for consumption by scientists...”</w:t>
      </w:r>
      <w:r w:rsidR="004A3A59">
        <w:t xml:space="preserve"> </w:t>
      </w:r>
      <w:r w:rsidRPr="004A3A59">
        <w:t>—</w:t>
      </w:r>
      <w:r>
        <w:fldChar w:fldCharType="begin"/>
      </w:r>
      <w:r w:rsidR="00E01FD6">
        <w:instrText xml:space="preserve"> ADDIN ZOTERO_ITEM CSL_CITATION {"citationID":"EFBMa9wQ","properties":{"formattedCitation":"(Roughgarden, 1997)","plainCitation":"(Roughgarden, 1997)","dontUpdate":true,"noteIndex":0},"citationItems":[{"id":9712,"uris":["http://zotero.org/users/1567006/items/SPN8H9FA"],"uri":["http://zotero.org/users/1567006/items/SPN8H9FA"],"itemData":{"id":9712,"type":"chapter","title":"Production Functions from Ecological Populations: A Survey with Emphasis on Spatially Implicit Models","container-title":"Spatial ecology: the role of space in population dynamics and interspecific interactions","publisher":"Princeton University Press","author":[{"family":"Roughgarden","given":"Jonathan"}],"issued":{"date-parts":[["1997"]]},"accessed":{"date-parts":[["2018",12,31]]}}}],"schema":"https://github.com/citation-style-language/schema/raw/master/csl-citation.json"} </w:instrText>
      </w:r>
      <w:r>
        <w:fldChar w:fldCharType="separate"/>
      </w:r>
      <w:r>
        <w:t>Roughgarden (1997)</w:t>
      </w:r>
      <w:r>
        <w:fldChar w:fldCharType="end"/>
      </w:r>
    </w:p>
    <w:p w14:paraId="5DB950DB" w14:textId="16C8C89F" w:rsidR="00961E0B" w:rsidRDefault="00783263" w:rsidP="004C4962">
      <w:r>
        <w:t xml:space="preserve">Herein I </w:t>
      </w:r>
      <w:r w:rsidR="004C4962">
        <w:t xml:space="preserve">propose a project which </w:t>
      </w:r>
      <w:r>
        <w:t xml:space="preserve">seeks to </w:t>
      </w:r>
      <w:r w:rsidR="004C4962" w:rsidRPr="00783263">
        <w:t>strengthen</w:t>
      </w:r>
      <w:r w:rsidR="004C4962">
        <w:t xml:space="preserve"> </w:t>
      </w:r>
      <w:r>
        <w:t xml:space="preserve">the research-implementation connection, or the bridge </w:t>
      </w:r>
      <w:r w:rsidR="004C4962">
        <w:t xml:space="preserve">between </w:t>
      </w:r>
      <w:r>
        <w:t xml:space="preserve">scientists and decision makers [(Figure 1(a-b)], </w:t>
      </w:r>
      <w:r w:rsidR="004C4962">
        <w:t xml:space="preserve">by building </w:t>
      </w:r>
      <w:r w:rsidR="00EC30BA">
        <w:t xml:space="preserve">a high-value </w:t>
      </w:r>
      <w:r w:rsidR="00E748D5">
        <w:t>d</w:t>
      </w:r>
      <w:r w:rsidR="00EC30BA">
        <w:t xml:space="preserve">ecision-support </w:t>
      </w:r>
      <w:r w:rsidR="00E748D5">
        <w:t>t</w:t>
      </w:r>
      <w:r w:rsidR="00EC30BA">
        <w:t xml:space="preserve">ool (DST) using a powerful yet under-rated, </w:t>
      </w:r>
      <w:r w:rsidR="00057FD3">
        <w:t xml:space="preserve">integrative </w:t>
      </w:r>
      <w:r w:rsidR="004C4962">
        <w:t xml:space="preserve">modeling </w:t>
      </w:r>
      <w:r w:rsidR="00E748D5">
        <w:t>framework</w:t>
      </w:r>
      <w:r w:rsidR="00EC30BA">
        <w:t xml:space="preserve">: Integrated </w:t>
      </w:r>
      <w:r w:rsidR="00253CD6">
        <w:t xml:space="preserve">Modeling. </w:t>
      </w:r>
      <w:r w:rsidR="004C4962">
        <w:t xml:space="preserve">The </w:t>
      </w:r>
      <w:r w:rsidR="00EC30BA">
        <w:t xml:space="preserve">aim of </w:t>
      </w:r>
      <w:r w:rsidR="004C4962">
        <w:t xml:space="preserve">this project is to identify and ameliorate the barriers to </w:t>
      </w:r>
      <w:r w:rsidR="00EC30BA">
        <w:t xml:space="preserve">the </w:t>
      </w:r>
      <w:r w:rsidR="004C4962">
        <w:t>adoption and use of Integrated Models</w:t>
      </w:r>
      <w:r w:rsidR="00EC30BA">
        <w:t xml:space="preserve"> (IMs)</w:t>
      </w:r>
      <w:r w:rsidR="004C4962">
        <w:t xml:space="preserve"> in decision-making processes at various management levels. </w:t>
      </w:r>
      <w:r w:rsidR="00961E0B">
        <w:t xml:space="preserve">Adopting these and other </w:t>
      </w:r>
      <w:r w:rsidR="00057FD3">
        <w:t>integrat</w:t>
      </w:r>
      <w:r w:rsidR="00AD4EC5">
        <w:t>ive</w:t>
      </w:r>
      <w:r w:rsidR="00961E0B">
        <w:t xml:space="preserve"> approaches to ecological understanding and management becomes increasingly important to both the scientist and the decision-maker as we progress through the era of Big Data </w:t>
      </w:r>
      <w:r w:rsidR="00961E0B">
        <w:fldChar w:fldCharType="begin"/>
      </w:r>
      <w:r w:rsidR="0019059E">
        <w:instrText xml:space="preserve"> ADDIN ZOTERO_ITEM CSL_CITATION {"citationID":"GfG6OpPT","properties":{"formattedCitation":"[2, 3]","plainCitation":"[2, 3]","noteIndex":0},"citationItems":[{"id":9978,"uris":["http://zotero.org/users/1567006/items/QZNSMZ9V"],"uri":["http://zotero.org/users/1567006/items/QZNSMZ9V"],"itemData":{"id":9978,"type":"article-journal","title":"Critical Questions for Big Data","container-title":"Information, Communication &amp; Society","page":"662-679","volume":"15","issue":"5","source":"Taylor and Francis+NEJM","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author":[{"family":"Boyd","given":"Danah"},{"family":"Crawford","given":"Kate"}],"issued":{"date-parts":[["2012",6,1]]}}},{"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961E0B">
        <w:fldChar w:fldCharType="separate"/>
      </w:r>
      <w:r w:rsidR="0019059E">
        <w:t>[2, 3]</w:t>
      </w:r>
      <w:r w:rsidR="00961E0B">
        <w:fldChar w:fldCharType="end"/>
      </w:r>
      <w:r w:rsidR="00961E0B">
        <w:t xml:space="preserve"> and information overload </w:t>
      </w:r>
      <w:r w:rsidR="00961E0B">
        <w:fldChar w:fldCharType="begin"/>
      </w:r>
      <w:r w:rsidR="0019059E">
        <w:instrText xml:space="preserve"> ADDIN ZOTERO_ITEM CSL_CITATION {"citationID":"YNV6ZoXd","properties":{"formattedCitation":"[4]","plainCitation":"[4]","noteIndex":0},"citationItems":[{"id":9981,"uris":["http://zotero.org/users/1567006/items/XSGAJNP9"],"uri":["http://zotero.org/users/1567006/items/XSGAJNP9"],"itemData":{"id":9981,"type":"article-journal","title":"Big data and the future of ecology","container-title":"Frontiers in Ecology and the Environment","page":"156-162","volume":"11","issue":"3","source":"Wiley Online Library","abstract":"The need for sound ecological science has escalated alongside the rise of the information age and “big data” across all sectors of society. Big data generally refer to massive volumes of data not readily handled by the usual data tools and practices and present unprecedented opportunities for advancing science and informing resource management through data-intensive approaches. The era of big data need not be propelled only by “big science” – the term used to describe large-scale efforts that have had mixed success in the individual-driven culture of ecology. Collectively, ecologists already have big data to bolster the scientific effort – a large volume of distributed, high-value information – but many simply fail to contribute. We encourage ecologists to join the larger scientific community in global initiatives to address major scientific and societal problems by bringing their distributed data to the table and harnessing its collective power. The scientists who contribute such information will be at the forefront of socially relevant science – but will they be ecologists?","DOI":"10.1890/120103","ISSN":"1540-9309","language":"en","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961E0B">
        <w:fldChar w:fldCharType="separate"/>
      </w:r>
      <w:r w:rsidR="0019059E">
        <w:t>[4]</w:t>
      </w:r>
      <w:r w:rsidR="00961E0B">
        <w:fldChar w:fldCharType="end"/>
      </w:r>
      <w:r w:rsidR="00961E0B">
        <w:t xml:space="preserve">. Refining both the analytical methods and </w:t>
      </w:r>
      <w:r w:rsidR="00253CD6">
        <w:t xml:space="preserve">the delivery of IMs </w:t>
      </w:r>
      <w:r w:rsidR="004A3A59">
        <w:t>will</w:t>
      </w:r>
      <w:r w:rsidR="00253CD6">
        <w:t xml:space="preserve"> strengthen the bridge between the scientist and decision-maker.</w:t>
      </w:r>
      <w:r w:rsidR="00284F0F">
        <w:t xml:space="preserve"> </w:t>
      </w:r>
      <w:r w:rsidR="00C6305F">
        <w:t xml:space="preserve">This project will not only </w:t>
      </w:r>
      <w:r w:rsidR="008309E3">
        <w:t>advance</w:t>
      </w:r>
      <w:r w:rsidR="00F64753">
        <w:t xml:space="preserve"> Open Science by encouraging the reuse and integration of disparate, publicly-funded data to advantage scientific understanding, but </w:t>
      </w:r>
      <w:r w:rsidR="00284F0F">
        <w:t xml:space="preserve">will </w:t>
      </w:r>
      <w:r w:rsidR="00F64753">
        <w:t xml:space="preserve">link this understanding to </w:t>
      </w:r>
      <w:r w:rsidR="00C6305F">
        <w:t xml:space="preserve">a high-value decision support tool for </w:t>
      </w:r>
      <w:r w:rsidR="00284F0F">
        <w:t xml:space="preserve">wildlife </w:t>
      </w:r>
      <w:r w:rsidR="00C6305F">
        <w:t>risk assessment and management</w:t>
      </w:r>
      <w:r w:rsidR="004A3A59">
        <w:t>.</w:t>
      </w:r>
    </w:p>
    <w:p w14:paraId="5A810288" w14:textId="44ED1C75" w:rsidR="0018664B" w:rsidRPr="00253CD6" w:rsidRDefault="00253CD6" w:rsidP="0097513B">
      <w:pPr>
        <w:pStyle w:val="Heading1"/>
        <w:numPr>
          <w:ilvl w:val="0"/>
          <w:numId w:val="26"/>
        </w:numPr>
      </w:pPr>
      <w:bookmarkStart w:id="1" w:name="_Toc534801136"/>
      <w:r>
        <w:t>Background and rationale</w:t>
      </w:r>
      <w:bookmarkEnd w:id="1"/>
    </w:p>
    <w:p w14:paraId="75BA00E2" w14:textId="7F4C7ED2" w:rsidR="00CF09F8" w:rsidRDefault="00E81EA6" w:rsidP="00CF09F8">
      <w:r>
        <w:t xml:space="preserve">Decision support tools (DST) </w:t>
      </w:r>
      <w:r w:rsidR="0084756F">
        <w:t>are</w:t>
      </w:r>
      <w:r w:rsidR="000130F9">
        <w:t xml:space="preserve"> a powerful package within which scientist and modelers can deliver science</w:t>
      </w:r>
      <w:r>
        <w:t>-based knowledge to decision makers and other end-users. DSTs can be described in two inversely</w:t>
      </w:r>
      <w:r w:rsidR="00F72FA7">
        <w:t xml:space="preserve"> </w:t>
      </w:r>
      <w:r>
        <w:t>related dimensions: 1) ease of use and 2) utility</w:t>
      </w:r>
      <w:r w:rsidR="00F72FA7">
        <w:t>. T</w:t>
      </w:r>
      <w:r>
        <w:t xml:space="preserve">ools that are relatively easy to use and interpret are </w:t>
      </w:r>
      <w:r w:rsidR="00F05B7B">
        <w:t xml:space="preserve">considered </w:t>
      </w:r>
      <w:r w:rsidR="000130F9" w:rsidRPr="000130F9">
        <w:rPr>
          <w:i/>
        </w:rPr>
        <w:t xml:space="preserve">high-value </w:t>
      </w:r>
      <w:r w:rsidR="000130F9" w:rsidRPr="00F05B7B">
        <w:t>DSTs</w:t>
      </w:r>
      <w:r w:rsidR="000130F9">
        <w:t xml:space="preserve">. One way to enhance the value of a DST is to create a tool which </w:t>
      </w:r>
      <w:r w:rsidR="00EC30BA">
        <w:t>incorporate</w:t>
      </w:r>
      <w:r w:rsidR="000130F9">
        <w:t>s</w:t>
      </w:r>
      <w:r w:rsidR="00EC30BA">
        <w:t xml:space="preserve"> a multitude of information (data)</w:t>
      </w:r>
      <w:r w:rsidR="00C6305F">
        <w:t xml:space="preserve">, or </w:t>
      </w:r>
      <w:r w:rsidR="000130F9">
        <w:t xml:space="preserve">data </w:t>
      </w:r>
      <w:r w:rsidR="00EC30BA">
        <w:t xml:space="preserve">gathered from </w:t>
      </w:r>
      <w:r w:rsidR="000130F9">
        <w:t xml:space="preserve">multiple sources. Developing high-value DSTs </w:t>
      </w:r>
      <w:r w:rsidR="00C6305F">
        <w:t>advance</w:t>
      </w:r>
      <w:r w:rsidR="000130F9">
        <w:t>s</w:t>
      </w:r>
      <w:r w:rsidR="00C6305F">
        <w:t xml:space="preserve"> </w:t>
      </w:r>
      <w:r w:rsidR="008928A9">
        <w:t>the</w:t>
      </w:r>
      <w:r w:rsidR="008928A9" w:rsidRPr="00C77C34">
        <w:rPr>
          <w:noProof/>
        </w:rPr>
        <w:t xml:space="preserve"> </w:t>
      </w:r>
      <w:r w:rsidR="008928A9">
        <w:t>mission</w:t>
      </w:r>
      <w:r>
        <w:t xml:space="preserve"> </w:t>
      </w:r>
      <w:r w:rsidR="00C6305F">
        <w:t xml:space="preserve">of the USGS </w:t>
      </w:r>
      <w:r w:rsidR="000130F9">
        <w:t xml:space="preserve">by </w:t>
      </w:r>
      <w:r w:rsidR="00360B66">
        <w:t xml:space="preserve">1) </w:t>
      </w:r>
      <w:r w:rsidR="00C6305F">
        <w:t>increas</w:t>
      </w:r>
      <w:r w:rsidR="000130F9">
        <w:t xml:space="preserve">ing </w:t>
      </w:r>
      <w:r w:rsidR="00C6305F">
        <w:t xml:space="preserve">the value of </w:t>
      </w:r>
      <w:r w:rsidR="000130F9">
        <w:t xml:space="preserve">its </w:t>
      </w:r>
      <w:r w:rsidR="00C6305F">
        <w:t>monitoring programs</w:t>
      </w:r>
      <w:r w:rsidR="000130F9">
        <w:t xml:space="preserve"> and data collection schemes and </w:t>
      </w:r>
      <w:r w:rsidR="00DA7E3B">
        <w:t xml:space="preserve">2) expediting the </w:t>
      </w:r>
      <w:r w:rsidR="00C6305F">
        <w:t xml:space="preserve">decision-making and management </w:t>
      </w:r>
      <w:r w:rsidR="000130F9">
        <w:t xml:space="preserve">processes by </w:t>
      </w:r>
      <w:r w:rsidR="00DA7E3B">
        <w:t xml:space="preserve">consolidating </w:t>
      </w:r>
      <w:r w:rsidR="000130F9">
        <w:t xml:space="preserve">information packages </w:t>
      </w:r>
      <w:r w:rsidR="00C6305F">
        <w:t>regarding the same issue</w:t>
      </w:r>
      <w:r w:rsidR="000130F9">
        <w:t>. High-value and real-time DSTs were recently identified as potential solutions or products for the majority of the USGS’s Grand Challenges</w:t>
      </w:r>
      <w:r w:rsidR="004A3A59">
        <w:t xml:space="preserve"> </w:t>
      </w:r>
      <w:r w:rsidR="004A3A59">
        <w:fldChar w:fldCharType="begin"/>
      </w:r>
      <w:r w:rsidR="0019059E">
        <w:instrText xml:space="preserve"> ADDIN ZOTERO_ITEM CSL_CITATION {"citationID":"B6Uh0orZ","properties":{"formattedCitation":"[5]","plainCitation":"[5]","noteIndex":0},"citationItems":[{"id":9873,"uris":["http://zotero.org/users/1567006/items/HQYM8NN9"],"uri":["http://zotero.org/users/1567006/items/HQYM8NN9"],"itemData":{"id":9873,"type":"report","title":"Grand challenges for integrated USGS science—A workshop report","collection-title":"Open-File Report","publisher":"U.S. Geological Survey","publisher-place":"Reston, VA","genre":"USGS Numbered Series","source":"pubs.er.usgs.gov","event-place":"Reston, VA","abstract":"Executive SummaryThe U.S. Geological Survey (USGS) has a long history of advancing the traditional Earth science disciplines and identifying opportunities to integrate USGS science across disciplines to address complex societal problems. The USGS science strategy for 2007–2017 laid out key challenges in disciplinary and interdisciplinary arenas, culminating in a call for increased focus on a number of crosscutting science directions. Ten years on, to further the goal of integrated science and at the request of the Executive Leadership Team (ELT), a workshop with three dozen invited scientists spanning different disciplines and career stages in the Bureau convened on February 7–10, 2017, at the USGS John Wesley Powell Center for Analysis and Synthesis in Fort Collins, Colorado.The workshop focused on identifying “grand challenges” for integrated USGS science. Individual participants identified nearly 70 potential grand challenges before the workshop and through workshop discussions. After discussion, four overarching grand challenges emerged:Natural resource security,Societal risk from existing and emerging threats,Smart infrastructure development, andAnticipatory science for changing landscapes.Participants also identified a “comprehensive science challenge” that highlights the development of integrative science, data, models, and tools—all interacting in a modular framework—that can be used to address these and other future grand challenges:Earth Monitoring, Analyses, and Projections (EarthMAP)EarthMAP is our long-term vision for an integrated scientific framework that spans traditional scientific boundaries and disciplines, and integrates the full portfolio of USGS science: research, monitoring, assessment, analysis, and information delivery.The Department of Interior, and the Nation in general, have a vast array of information needs. The USGS meets these needs by having a broadly trained and agile scientific workforce. Encouraging and supporting cross-discipline engagement would position the USGS to tackle complex and multifaceted scientific and societal challenges in the 21st Century.","URL":"http://pubs.er.usgs.gov/publication/ofr20171076","note":"IP-085873","number":"2017-1076","author":[{"family":"Jenni","given":"Karen E."},{"family":"Goldhaber","given":"Martin B."},{"family":"Betancourt","given":"Julio L."},{"family":"Baron","given":"Jill S."},{"family":"Bristol","given":"R. Sky"},{"family":"Cantrill","given":"Mary"},{"family":"Exter","given":"Paul E."},{"family":"Focazio","given":"Michael J."},{"family":"Haines","given":"John W."},{"family":"Hay","given":"Lauren E."},{"family":"Hsu","given":"Leslie"},{"family":"Labson","given":"Victor F."},{"family":"Lafferty","given":"Kevin D."},{"family":"Ludwig","given":"K.A."},{"family":"Milly","given":"Paul C. D."},{"family":"Morelli","given":"Toni L."},{"family":"Morman","given":"Suzette A."},{"family":"Nassar","given":"Nedal T."},{"family":"Newman","given":"Timothy R."},{"family":"Ostroff","given":"Andrea C."},{"family":"Read","given":"Jordan S."},{"family":"Reed","given":"Sasha C."},{"family":"Shapiro","given":"Carl D."},{"family":"Smith","given":"Richard A."},{"family":"Sanford","given":"Ward E."},{"family":"Sohl","given":"Terry L."},{"family":"Stets","given":"Edward G."},{"family":"Terando","given":"Adam J."},{"family":"Tillitt","given":"Donald E."},{"family":"Tischler","given":"Michael A."},{"family":"Toccalino","given":"Patricia L."},{"family":"Wald","given":"David J."},{"family":"Waldrop","given":"Mark P."},{"family":"Wein","given":"Anne"},{"family":"Weltzin","given":"Jake F."},{"family":"Zimmerman","given":"Christian E."}],"issued":{"date-parts":[["2017"]]},"accessed":{"date-parts":[["2019",1,3]]}}}],"schema":"https://github.com/citation-style-language/schema/raw/master/csl-citation.json"} </w:instrText>
      </w:r>
      <w:r w:rsidR="004A3A59">
        <w:fldChar w:fldCharType="separate"/>
      </w:r>
      <w:r w:rsidR="0019059E">
        <w:t>[5]</w:t>
      </w:r>
      <w:r w:rsidR="004A3A59">
        <w:fldChar w:fldCharType="end"/>
      </w:r>
      <w:r w:rsidR="00C6305F">
        <w:t xml:space="preserve">. </w:t>
      </w:r>
    </w:p>
    <w:p w14:paraId="128BAC0D" w14:textId="1F67542C" w:rsidR="00CF09F8" w:rsidRDefault="000130F9" w:rsidP="00CF09F8">
      <w:pPr>
        <w:ind w:firstLine="720"/>
      </w:pPr>
      <w:r>
        <w:t xml:space="preserve">Integrated Models (IMs) are a potentially powerful approach for ecological understanding and management and for the decision-making process. Succinctly described, IMs use multiple data or information sources to inform a single model. IMs </w:t>
      </w:r>
      <w:r w:rsidR="00C24765">
        <w:t xml:space="preserve">broadly describe models which incorporate many data sources and types, and </w:t>
      </w:r>
      <w:r>
        <w:t xml:space="preserve">have been used to inform decisions </w:t>
      </w:r>
      <w:r w:rsidR="00C24765">
        <w:t xml:space="preserve">ranging from </w:t>
      </w:r>
      <w:r>
        <w:t xml:space="preserve">single species (e.g. Integrated Population Models; </w:t>
      </w:r>
      <w:r w:rsidR="00C24765">
        <w:fldChar w:fldCharType="begin"/>
      </w:r>
      <w:r w:rsidR="007923F1">
        <w:instrText xml:space="preserve"> ADDIN ZOTERO_ITEM CSL_CITATION {"citationID":"Dfs3mw4N","properties":{"formattedCitation":"[6, 7]","plainCitation":"[6, 7]","noteIndex":0},"citationItems":[{"id":9411,"uris":["http://zotero.org/users/1567006/items/IT2K8HT6"],"uri":["http://zotero.org/users/1567006/items/IT2K8HT6"],"itemData":{"id":9411,"type":"article-journal","title":"Use of Integrated Modeling to Enhance Estimates of Population Dynamics Obtained from Limited Data","container-title":"Conservation Biology","page":"945-955","volume":"21","issue":"4","source":"Wiley Online Library","abstract":"Abstract: Demographic data of rare and endangered species are often too sparse to estimate vital rates and population size with sufficient precision for understanding population growth and decline. Yet, the combination of different sources of demographic data into one statistical model holds promise. We applied Bayesian integrated population modeling to demographic data from a colony of the endangered greater horseshoe bats (Rhinolophus ferrumequinum). Available data were the number of subadults and adults emerging from the colony roost at dusk, the number of newborns from 1991 to 2005, and recapture data of subadults and adults from 2004 and 2005. Survival rates did not differ between sexes, and demographic rates remained constant across time. The greater horseshoe bat is a long-lived species with high survival rates (first year: 0.49 [SD 0.06]; adults: 0.91 [SD 0.02]) and low fecundity (0.74 [SD 0.12]). The yearly average population growth was 4.4% (SD 0.1%) and there were 92 (SD 10) adults in the colony in year 2005. Had we analyzed each data set separately, we would not have been able to estimate fecundity, the estimates of survival would have been less precise, and the estimate of population growth biased. Our results demonstrate that integrated models are suitable for obtaining crucial demographic information from limited data.","DOI":"10.1111/j.1523-1739.2007.00743.x","ISSN":"1523-1739","language":"en","author":[{"family":"Schaub","given":"Michael"},{"family":"Gimenez","given":"Olivier"},{"family":"Sierro","given":"Antoine"},{"family":"Arlettaz","given":"Raphaël"}],"issued":{"date-parts":[["2007",8,1]]}}},{"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schema":"https://github.com/citation-style-language/schema/raw/master/csl-citation.json"} </w:instrText>
      </w:r>
      <w:r w:rsidR="00C24765">
        <w:fldChar w:fldCharType="separate"/>
      </w:r>
      <w:r w:rsidR="007923F1">
        <w:t>[6, 7]</w:t>
      </w:r>
      <w:r w:rsidR="00C24765">
        <w:fldChar w:fldCharType="end"/>
      </w:r>
      <w:r>
        <w:t xml:space="preserve"> to whole-system and natural resource </w:t>
      </w:r>
      <w:r w:rsidR="007209C6">
        <w:t xml:space="preserve">management </w:t>
      </w:r>
      <w:r>
        <w:t>(e.g. Multi-resource Analysis</w:t>
      </w:r>
      <w:r>
        <w:fldChar w:fldCharType="begin"/>
      </w:r>
      <w:r w:rsidR="007923F1">
        <w:instrText xml:space="preserve"> ADDIN ZOTERO_ITEM CSL_CITATION {"citationID":"TRpAJVS2","properties":{"formattedCitation":"[8]","plainCitation":"[8]","noteIndex":0},"citationItems":[{"id":9714,"uris":["http://zotero.org/users/1567006/items/W5AVL33C"],"uri":["http://zotero.org/users/1567006/items/W5AVL33C"],"itemData":{"id":9714,"type":"report","title":"Multi-Resource Analysis—Methodology and synthesis","collection-title":"Circular","publisher":"U.S. Geological Survey","publisher-place":"Reston, VA","genre":"USGS Numbered Series","source":"pubs.er.usgs.gov","event-place":"Reston, VA","abstract":"This document introduces the Multi-Resource Analysis (MRA), a set of products that are being designed to integrate information on multiple natural resources in a region, combine that information with models of resource interrelationships and scenarios of change, and provide meaningful insights on the implications of those changes to people and the resources they value. The MRA builds from and enhances a wide range of existing U.S. Geological Survey assessment products. These enhancements will help natural resource managers better understand the connections among the resources they manage and the changes that might occur due to natural events and human decisions. This knowledge will help them identify solutions to landscape-scale management issues that best meet their objectives. MRA products are developed through a structured process that brings together scientists, decision makers, and other stakeholders to address relevant issues and decisions for a specified geographic region, ensuring that the analysis is directly relevant. This circular introduces the MRA, describes the envisioned process for developing a region-specific MRA, and discusses the various MRA components and products. The MRA process and products are shown through descriptions and examples drawn from two proof-of-concept studies and related work.","URL":"http://pubs.er.usgs.gov/publication/cir1442","note":"IP-086230","number":"1442","author":[{"family":"Jenni","given":"Karen E."},{"family":"Pindilli","given":"Emily"},{"family":"Bernknopf","given":"Richard"},{"family":"Nieman","given":"Timothy L."},{"family":"Shapiro","given":"Carl"}],"issued":{"date-parts":[["2018"]]},"accessed":{"date-parts":[["2018",12,21]]}}}],"schema":"https://github.com/citation-style-language/schema/raw/master/csl-citation.json"} </w:instrText>
      </w:r>
      <w:r>
        <w:fldChar w:fldCharType="separate"/>
      </w:r>
      <w:r w:rsidR="007923F1">
        <w:t>[8]</w:t>
      </w:r>
      <w:r>
        <w:fldChar w:fldCharType="end"/>
      </w:r>
      <w:r>
        <w:t>.</w:t>
      </w:r>
      <w:r w:rsidR="000A4CB7" w:rsidRPr="000A4CB7">
        <w:t xml:space="preserve"> </w:t>
      </w:r>
      <w:r w:rsidR="000A4CB7">
        <w:t xml:space="preserve">Integrated Population Modeling has great potential as a high-value DST in applied ecology. Integrated Population Models (IPMs) have, </w:t>
      </w:r>
      <w:r w:rsidR="000A4CB7">
        <w:lastRenderedPageBreak/>
        <w:t>however, not been adopted by the broader ecological research community, which may be stunting its development as a DST.</w:t>
      </w:r>
    </w:p>
    <w:p w14:paraId="386E26F8" w14:textId="6060195E" w:rsidR="002F081A" w:rsidRDefault="00CC4AB5" w:rsidP="00CF09F8">
      <w:pPr>
        <w:ind w:firstLine="720"/>
      </w:pPr>
      <w:r>
        <w:rPr>
          <w:noProof/>
        </w:rPr>
        <mc:AlternateContent>
          <mc:Choice Requires="wpg">
            <w:drawing>
              <wp:anchor distT="0" distB="0" distL="114300" distR="114300" simplePos="0" relativeHeight="251688960" behindDoc="0" locked="0" layoutInCell="1" allowOverlap="1" wp14:anchorId="021887A7" wp14:editId="5625C9A8">
                <wp:simplePos x="0" y="0"/>
                <wp:positionH relativeFrom="column">
                  <wp:posOffset>2344366</wp:posOffset>
                </wp:positionH>
                <wp:positionV relativeFrom="paragraph">
                  <wp:posOffset>659860</wp:posOffset>
                </wp:positionV>
                <wp:extent cx="3426460" cy="3980218"/>
                <wp:effectExtent l="0" t="0" r="2540" b="0"/>
                <wp:wrapSquare wrapText="bothSides"/>
                <wp:docPr id="7" name="Group 7"/>
                <wp:cNvGraphicFramePr/>
                <a:graphic xmlns:a="http://schemas.openxmlformats.org/drawingml/2006/main">
                  <a:graphicData uri="http://schemas.microsoft.com/office/word/2010/wordprocessingGroup">
                    <wpg:wgp>
                      <wpg:cNvGrpSpPr/>
                      <wpg:grpSpPr>
                        <a:xfrm>
                          <a:off x="0" y="0"/>
                          <a:ext cx="3426460" cy="3980218"/>
                          <a:chOff x="0" y="0"/>
                          <a:chExt cx="3426460" cy="3980218"/>
                        </a:xfrm>
                      </wpg:grpSpPr>
                      <pic:pic xmlns:pic="http://schemas.openxmlformats.org/drawingml/2006/picture">
                        <pic:nvPicPr>
                          <pic:cNvPr id="6" name="Picture 6"/>
                          <pic:cNvPicPr>
                            <a:picLocks noChangeAspect="1"/>
                          </pic:cNvPicPr>
                        </pic:nvPicPr>
                        <pic:blipFill rotWithShape="1">
                          <a:blip r:embed="rId8" cstate="print">
                            <a:extLst>
                              <a:ext uri="{28A0092B-C50C-407E-A947-70E740481C1C}">
                                <a14:useLocalDpi xmlns:a14="http://schemas.microsoft.com/office/drawing/2010/main" val="0"/>
                              </a:ext>
                            </a:extLst>
                          </a:blip>
                          <a:srcRect l="19054" t="5080" r="20528" b="44947"/>
                          <a:stretch/>
                        </pic:blipFill>
                        <pic:spPr bwMode="auto">
                          <a:xfrm>
                            <a:off x="0" y="0"/>
                            <a:ext cx="3426460" cy="283464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136187" y="2840393"/>
                            <a:ext cx="3202305" cy="1139825"/>
                          </a:xfrm>
                          <a:prstGeom prst="rect">
                            <a:avLst/>
                          </a:prstGeom>
                          <a:solidFill>
                            <a:prstClr val="white"/>
                          </a:solidFill>
                          <a:ln>
                            <a:noFill/>
                          </a:ln>
                        </wps:spPr>
                        <wps:txbx>
                          <w:txbxContent>
                            <w:p w14:paraId="395369F0" w14:textId="044EB48C"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3C36CB">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21887A7" id="Group 7" o:spid="_x0000_s1026" style="position:absolute;left:0;text-align:left;margin-left:184.6pt;margin-top:51.95pt;width:269.8pt;height:313.4pt;z-index:251688960" coordsize="34264,39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4264;height:28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">
                  <v:imagedata r:id="rId9" o:title="" croptop="3329f" cropbottom="29456f" cropleft="12487f" cropright="13453f"/>
                </v:shape>
                <v:shapetype id="_x0000_t202" coordsize="21600,21600" o:spt="202" path="m,l,21600r21600,l21600,xe">
                  <v:stroke joinstyle="miter"/>
                  <v:path gradientshapeok="t" o:connecttype="rect"/>
                </v:shapetype>
                <v:shape id="Text Box 1" o:spid="_x0000_s1028" type="#_x0000_t202" style="position:absolute;left:1361;top:28403;width:32023;height:113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395369F0" w14:textId="044EB48C" w:rsidR="00C77C34" w:rsidRPr="00A13C41" w:rsidRDefault="00C77C34" w:rsidP="00C77C34">
                        <w:pPr>
                          <w:pStyle w:val="Caption"/>
                          <w:rPr>
                            <w:noProof/>
                            <w:color w:val="000000" w:themeColor="text1"/>
                          </w:rPr>
                        </w:pPr>
                        <w:r w:rsidRPr="00A13C41">
                          <w:rPr>
                            <w:color w:val="000000" w:themeColor="text1"/>
                          </w:rPr>
                          <w:t xml:space="preserve">Figure </w:t>
                        </w:r>
                        <w:r w:rsidRPr="00A13C41">
                          <w:rPr>
                            <w:color w:val="000000" w:themeColor="text1"/>
                          </w:rPr>
                          <w:fldChar w:fldCharType="begin"/>
                        </w:r>
                        <w:r w:rsidRPr="00A13C41">
                          <w:rPr>
                            <w:color w:val="000000" w:themeColor="text1"/>
                          </w:rPr>
                          <w:instrText xml:space="preserve"> SEQ Figure \* ARABIC </w:instrText>
                        </w:r>
                        <w:r w:rsidRPr="00A13C41">
                          <w:rPr>
                            <w:color w:val="000000" w:themeColor="text1"/>
                          </w:rPr>
                          <w:fldChar w:fldCharType="separate"/>
                        </w:r>
                        <w:r w:rsidR="003C36CB">
                          <w:rPr>
                            <w:noProof/>
                            <w:color w:val="000000" w:themeColor="text1"/>
                          </w:rPr>
                          <w:t>1</w:t>
                        </w:r>
                        <w:r w:rsidRPr="00A13C41">
                          <w:rPr>
                            <w:color w:val="000000" w:themeColor="text1"/>
                          </w:rPr>
                          <w:fldChar w:fldCharType="end"/>
                        </w:r>
                        <w:r>
                          <w:rPr>
                            <w:i w:val="0"/>
                            <w:color w:val="000000" w:themeColor="text1"/>
                          </w:rPr>
                          <w:t xml:space="preserve">. </w:t>
                        </w:r>
                        <w:r>
                          <w:rPr>
                            <w:color w:val="000000" w:themeColor="text1"/>
                          </w:rPr>
                          <w:t>Conceptual diagram of the information and knowledge used to inform decision makers and end-users in applied ecology. Line width, relative strength of connections. Connections (b-c), weak bridges between science/knowledge generation and decision makers. Links (a-d) comprise science-based knowledge transfer, where (e-f) may be further subjected to misinterpretation and noise. Although all connections are important, this project stresses the value of vectors (b-c) in strengthening bridges between science and decision makers.</w:t>
                        </w:r>
                      </w:p>
                    </w:txbxContent>
                  </v:textbox>
                </v:shape>
                <w10:wrap type="square"/>
              </v:group>
            </w:pict>
          </mc:Fallback>
        </mc:AlternateContent>
      </w:r>
      <w:r w:rsidR="000A4CB7">
        <w:t>Ecological models rarely mature to high-value DSTs when they are fostered only within disciplinary bubbles. Although progress has been made over the last two decades, many powerful and potentially highly-useful tools and knowledge remain unseen by decision makers</w:t>
      </w:r>
      <w:r w:rsidR="008E0635">
        <w:t xml:space="preserve"> and</w:t>
      </w:r>
      <w:r w:rsidR="000A4CB7">
        <w:t xml:space="preserve"> consequently </w:t>
      </w:r>
      <w:r w:rsidR="008E0635">
        <w:t xml:space="preserve">do not fully </w:t>
      </w:r>
      <w:r w:rsidR="000A4CB7">
        <w:t>benefit of ecological management</w:t>
      </w:r>
      <w:r w:rsidR="00155EBF">
        <w:t>, conservation, and science</w:t>
      </w:r>
      <w:r w:rsidR="000A4CB7">
        <w:t xml:space="preserve">. Integrated Population Models (IPMs) are an example a potentially high-value tool which is stuck in </w:t>
      </w:r>
      <w:r w:rsidR="006C4986">
        <w:t>its disciplinary bubble</w:t>
      </w:r>
      <w:r w:rsidR="000A4CB7">
        <w:t>.</w:t>
      </w:r>
      <w:r w:rsidR="006C4986">
        <w:t xml:space="preserve"> </w:t>
      </w:r>
      <w:r w:rsidR="00B44AC3">
        <w:t xml:space="preserve">Operating within an Open Science framework, </w:t>
      </w:r>
      <w:r w:rsidR="00155EBF">
        <w:t xml:space="preserve">I propose to </w:t>
      </w:r>
      <w:r w:rsidR="00B44AC3">
        <w:t xml:space="preserve">translate IPMs into a high-value DST by incorporating spatial landscape features into existing </w:t>
      </w:r>
      <w:r w:rsidR="00C47982">
        <w:t>models. Additionally, I will make an option to conduct spatially-explicit analyses, which allow for spatiotemporal extrapolation by the end-user. T</w:t>
      </w:r>
      <w:r w:rsidR="004527E4">
        <w:t xml:space="preserve">hese </w:t>
      </w:r>
      <w:r w:rsidR="008B328B">
        <w:t xml:space="preserve">IPMs </w:t>
      </w:r>
      <w:r w:rsidR="00C47982">
        <w:t xml:space="preserve">and DSTs </w:t>
      </w:r>
      <w:r w:rsidR="008B328B">
        <w:t xml:space="preserve">can be used to </w:t>
      </w:r>
      <w:r w:rsidR="004527E4">
        <w:t xml:space="preserve">understand the impact of various management strategies </w:t>
      </w:r>
      <w:r w:rsidR="00C47982">
        <w:t xml:space="preserve">and effects of land use change </w:t>
      </w:r>
      <w:r w:rsidR="004527E4">
        <w:t xml:space="preserve">on </w:t>
      </w:r>
      <w:r w:rsidR="00C47982">
        <w:t xml:space="preserve">wildlife </w:t>
      </w:r>
      <w:r w:rsidR="004527E4">
        <w:t>populations at management</w:t>
      </w:r>
      <w:r w:rsidR="00C47982">
        <w:t xml:space="preserve">-relevant </w:t>
      </w:r>
      <w:r w:rsidR="004527E4">
        <w:t xml:space="preserve">scales. </w:t>
      </w:r>
    </w:p>
    <w:p w14:paraId="3554006C" w14:textId="710AF210" w:rsidR="003237F6" w:rsidRDefault="008A6ECB" w:rsidP="003237F6">
      <w:pPr>
        <w:pStyle w:val="Heading1"/>
      </w:pPr>
      <w:bookmarkStart w:id="2" w:name="_Toc534801137"/>
      <w:r w:rsidRPr="002C52F3">
        <w:t>Research</w:t>
      </w:r>
      <w:r>
        <w:t xml:space="preserve"> objectives</w:t>
      </w:r>
      <w:bookmarkEnd w:id="2"/>
      <w:r>
        <w:t xml:space="preserve"> </w:t>
      </w:r>
    </w:p>
    <w:p w14:paraId="1BA78439" w14:textId="28716E5B" w:rsidR="003237F6" w:rsidRDefault="003237F6" w:rsidP="003237F6">
      <w:r>
        <w:t xml:space="preserve">This project has three research objectives (Figure 2), each of which can be considered mutually exclusive but will, ideally, interact to build a cohesive decision-support tool (DST; Objective 3). </w:t>
      </w:r>
    </w:p>
    <w:p w14:paraId="1AEEAED3" w14:textId="1866D2AE" w:rsidR="002E41AC" w:rsidRDefault="003237F6" w:rsidP="005F666D">
      <w:r>
        <w:rPr>
          <w:noProof/>
        </w:rPr>
        <w:t xml:space="preserve"> </w:t>
      </w:r>
    </w:p>
    <w:p w14:paraId="0A22209C" w14:textId="5EDE6EED" w:rsidR="005F666D" w:rsidRDefault="00320400" w:rsidP="0001202C">
      <w:pPr>
        <w:pStyle w:val="Heading2"/>
      </w:pPr>
      <w:bookmarkStart w:id="3" w:name="_Toc534801138"/>
      <w:r>
        <w:t>2</w:t>
      </w:r>
      <w:r w:rsidR="0001202C" w:rsidRPr="00391ADF">
        <w:t xml:space="preserve">.1 </w:t>
      </w:r>
      <w:r w:rsidR="0001202C">
        <w:t xml:space="preserve">Objective 1: </w:t>
      </w:r>
      <w:r w:rsidR="005F666D" w:rsidRPr="002965BC">
        <w:t xml:space="preserve">Incorporate </w:t>
      </w:r>
      <w:r w:rsidR="0001202C">
        <w:t>landscape features and habitat relationships into the spatially implicit IPM</w:t>
      </w:r>
      <w:bookmarkEnd w:id="3"/>
      <w:r w:rsidR="0001202C">
        <w:t xml:space="preserve"> </w:t>
      </w:r>
    </w:p>
    <w:p w14:paraId="26540F15" w14:textId="3D929817" w:rsidR="00133040" w:rsidRDefault="00133040" w:rsidP="005F666D">
      <w:r>
        <w:t>This objective</w:t>
      </w:r>
      <w:r w:rsidR="005C0690">
        <w:t xml:space="preserve"> (Figure 1)</w:t>
      </w:r>
      <w:r>
        <w:t xml:space="preserve"> incorporates landscape and habitat features and relationships into existing, spatially-</w:t>
      </w:r>
      <w:r>
        <w:rPr>
          <w:i/>
        </w:rPr>
        <w:t>implicit</w:t>
      </w:r>
      <w:r>
        <w:t xml:space="preserve"> IPMs. This objective is a logical first step to this project because identifying and incorporating the appropriate USGS data and models into an IPM will require a significant amount of time and correspondence with multiple collaborators. </w:t>
      </w:r>
    </w:p>
    <w:p w14:paraId="0B7895BA" w14:textId="120B177F" w:rsidR="0001202C" w:rsidRDefault="00320400" w:rsidP="0001202C">
      <w:pPr>
        <w:pStyle w:val="Heading2"/>
      </w:pPr>
      <w:bookmarkStart w:id="4" w:name="_Toc534801139"/>
      <w:r>
        <w:t>2</w:t>
      </w:r>
      <w:r w:rsidR="0001202C">
        <w:t>.2 Objective 2: Incorporate spatial dynamics into the IPM</w:t>
      </w:r>
      <w:bookmarkEnd w:id="4"/>
    </w:p>
    <w:p w14:paraId="4BF4DABE" w14:textId="7AF5D7D8" w:rsidR="0001202C" w:rsidRDefault="00133040" w:rsidP="005F666D">
      <w:r>
        <w:t>Th</w:t>
      </w:r>
      <w:r w:rsidR="0063751B">
        <w:t>e</w:t>
      </w:r>
      <w:r>
        <w:t xml:space="preserve"> </w:t>
      </w:r>
      <w:r w:rsidR="0063751B">
        <w:t xml:space="preserve">model produced in this Objective </w:t>
      </w:r>
      <w:r w:rsidR="0098356E">
        <w:t xml:space="preserve">can be programmed with ease when </w:t>
      </w:r>
      <w:r w:rsidR="0063751B">
        <w:t xml:space="preserve">landscape features </w:t>
      </w:r>
      <w:r>
        <w:t>data are identified</w:t>
      </w:r>
      <w:r w:rsidR="001A15ED">
        <w:t>.</w:t>
      </w:r>
      <w:r>
        <w:t xml:space="preserve"> This </w:t>
      </w:r>
      <w:r w:rsidR="0063751B">
        <w:t>O</w:t>
      </w:r>
      <w:r>
        <w:t>bjective incorporate</w:t>
      </w:r>
      <w:r w:rsidR="0063751B">
        <w:t>s</w:t>
      </w:r>
      <w:r>
        <w:t xml:space="preserve"> </w:t>
      </w:r>
      <w:r w:rsidR="001A15ED">
        <w:t>spatial location of sampling sites into the model built in Objective 1 (</w:t>
      </w:r>
      <w:r w:rsidR="001A15ED">
        <w:rPr>
          <w:b/>
        </w:rPr>
        <w:t>see 2.</w:t>
      </w:r>
      <w:r w:rsidR="001A15ED" w:rsidRPr="001A15ED">
        <w:rPr>
          <w:b/>
        </w:rPr>
        <w:t>1</w:t>
      </w:r>
      <w:r w:rsidR="001A15ED">
        <w:t>)</w:t>
      </w:r>
      <w:r>
        <w:t xml:space="preserve">, allowing for more detailed </w:t>
      </w:r>
      <w:r w:rsidR="0063751B">
        <w:t>understanding of the influence of spatial variation on population trends and demography</w:t>
      </w:r>
      <w:r w:rsidR="0091142D">
        <w:t>.</w:t>
      </w:r>
    </w:p>
    <w:p w14:paraId="1E81DBCF" w14:textId="30764730" w:rsidR="005F666D" w:rsidRDefault="00320400" w:rsidP="001F41CF">
      <w:pPr>
        <w:pStyle w:val="Heading2"/>
        <w:rPr>
          <w:b w:val="0"/>
        </w:rPr>
      </w:pPr>
      <w:bookmarkStart w:id="5" w:name="_Toc534801140"/>
      <w:r>
        <w:lastRenderedPageBreak/>
        <w:t>2</w:t>
      </w:r>
      <w:r w:rsidR="0001202C">
        <w:t xml:space="preserve">.3 Objective 3: </w:t>
      </w:r>
      <w:r w:rsidR="001F41CF">
        <w:t xml:space="preserve">Generate </w:t>
      </w:r>
      <w:r w:rsidR="00496599">
        <w:t xml:space="preserve">a </w:t>
      </w:r>
      <w:r w:rsidR="001F41CF">
        <w:t>high-value</w:t>
      </w:r>
      <w:r w:rsidR="00496599">
        <w:t xml:space="preserve">, </w:t>
      </w:r>
      <w:r w:rsidR="001F41CF">
        <w:t xml:space="preserve">generalizable </w:t>
      </w:r>
      <w:r w:rsidR="00496599">
        <w:t>Decision Support Tool (</w:t>
      </w:r>
      <w:r w:rsidR="001F41CF">
        <w:t>DST</w:t>
      </w:r>
      <w:r w:rsidR="00496599">
        <w:t>)</w:t>
      </w:r>
      <w:bookmarkEnd w:id="5"/>
    </w:p>
    <w:p w14:paraId="00660856" w14:textId="61BA0822" w:rsidR="002F081A" w:rsidRDefault="003B69E5" w:rsidP="003B69E5">
      <w:r>
        <w:t xml:space="preserve">Although the </w:t>
      </w:r>
      <w:r w:rsidR="00A84EDD">
        <w:t>product</w:t>
      </w:r>
      <w:r w:rsidR="005C0690">
        <w:t xml:space="preserve"> for this objective</w:t>
      </w:r>
      <w:r w:rsidR="00F2475B">
        <w:t xml:space="preserve"> </w:t>
      </w:r>
      <w:r>
        <w:t>is</w:t>
      </w:r>
      <w:r w:rsidR="00A84EDD">
        <w:t xml:space="preserve"> </w:t>
      </w:r>
      <w:r>
        <w:t xml:space="preserve">largely focused on programming and software development, a DSTs cannot be of high-value without close collaboration with experts in decision science and implementation, and with end-users and decision makers. I will work closely with Dr. Jenni to identify the barriers </w:t>
      </w:r>
      <w:r w:rsidR="00654DA9">
        <w:t>common to</w:t>
      </w:r>
      <w:r>
        <w:t xml:space="preserve"> successful </w:t>
      </w:r>
      <w:r w:rsidR="00654DA9">
        <w:t xml:space="preserve">implementation of these types of </w:t>
      </w:r>
      <w:r>
        <w:t>DSTs</w:t>
      </w:r>
      <w:r w:rsidR="00654DA9">
        <w:t xml:space="preserve">. Perhaps as important, I </w:t>
      </w:r>
      <w:r>
        <w:t xml:space="preserve">will </w:t>
      </w:r>
      <w:r w:rsidR="009F0AAB">
        <w:t xml:space="preserve">build DSTs using an </w:t>
      </w:r>
      <w:r w:rsidR="009F0AAB">
        <w:rPr>
          <w:u w:val="single"/>
        </w:rPr>
        <w:t>agile software development</w:t>
      </w:r>
      <w:r w:rsidR="009F0AAB">
        <w:t xml:space="preserve"> approach, one which seeks </w:t>
      </w:r>
      <w:r w:rsidRPr="00654DA9">
        <w:rPr>
          <w:u w:val="single"/>
        </w:rPr>
        <w:t>iterative feedback from end-users</w:t>
      </w:r>
      <w:r w:rsidR="009F0AAB">
        <w:t>,</w:t>
      </w:r>
      <w:r>
        <w:t xml:space="preserve"> to </w:t>
      </w:r>
      <w:r w:rsidR="00654DA9">
        <w:t xml:space="preserve">improve the accessibility and relevance of the DST while exploiting </w:t>
      </w:r>
      <w:r>
        <w:t xml:space="preserve">the benefits of IPMs. </w:t>
      </w:r>
    </w:p>
    <w:p w14:paraId="2393ADB1" w14:textId="34C06300" w:rsidR="008A6ECB" w:rsidRDefault="005A5F5A" w:rsidP="0097513B">
      <w:pPr>
        <w:pStyle w:val="Heading1"/>
      </w:pPr>
      <w:bookmarkStart w:id="6" w:name="_Toc534801141"/>
      <w:r w:rsidRPr="002C52F3">
        <w:t>Methods</w:t>
      </w:r>
      <w:bookmarkEnd w:id="6"/>
    </w:p>
    <w:bookmarkStart w:id="7" w:name="_Toc534801142"/>
    <w:p w14:paraId="3113CD57" w14:textId="2ABD21A4" w:rsidR="005F666D" w:rsidRPr="00391ADF" w:rsidRDefault="00C77C34" w:rsidP="003B1D48">
      <w:pPr>
        <w:pStyle w:val="Heading2"/>
      </w:pPr>
      <w:r>
        <w:rPr>
          <w:noProof/>
        </w:rPr>
        <mc:AlternateContent>
          <mc:Choice Requires="wpg">
            <w:drawing>
              <wp:anchor distT="0" distB="0" distL="114300" distR="114300" simplePos="0" relativeHeight="251692032" behindDoc="0" locked="0" layoutInCell="1" allowOverlap="1" wp14:anchorId="09A91603" wp14:editId="4B1D24F6">
                <wp:simplePos x="0" y="0"/>
                <wp:positionH relativeFrom="column">
                  <wp:posOffset>86995</wp:posOffset>
                </wp:positionH>
                <wp:positionV relativeFrom="paragraph">
                  <wp:posOffset>52070</wp:posOffset>
                </wp:positionV>
                <wp:extent cx="5595620" cy="2308860"/>
                <wp:effectExtent l="0" t="0" r="5080" b="2540"/>
                <wp:wrapSquare wrapText="bothSides"/>
                <wp:docPr id="5" name="Group 5"/>
                <wp:cNvGraphicFramePr/>
                <a:graphic xmlns:a="http://schemas.openxmlformats.org/drawingml/2006/main">
                  <a:graphicData uri="http://schemas.microsoft.com/office/word/2010/wordprocessingGroup">
                    <wpg:wgp>
                      <wpg:cNvGrpSpPr/>
                      <wpg:grpSpPr>
                        <a:xfrm>
                          <a:off x="0" y="0"/>
                          <a:ext cx="5595620" cy="2308860"/>
                          <a:chOff x="-1" y="-1"/>
                          <a:chExt cx="5596867" cy="2308953"/>
                        </a:xfrm>
                      </wpg:grpSpPr>
                      <wps:wsp>
                        <wps:cNvPr id="13" name="Text Box 13"/>
                        <wps:cNvSpPr txBox="1"/>
                        <wps:spPr>
                          <a:xfrm>
                            <a:off x="0" y="1760312"/>
                            <a:ext cx="4493895" cy="548640"/>
                          </a:xfrm>
                          <a:prstGeom prst="rect">
                            <a:avLst/>
                          </a:prstGeom>
                          <a:solidFill>
                            <a:prstClr val="white"/>
                          </a:solidFill>
                          <a:ln>
                            <a:noFill/>
                          </a:ln>
                          <a:effectLst/>
                        </wps:spPr>
                        <wps:txbx>
                          <w:txbxContent>
                            <w:p w14:paraId="1DA52207" w14:textId="3BBFE13C" w:rsidR="00FB736B" w:rsidRPr="00536276" w:rsidRDefault="00FB736B" w:rsidP="00F22783">
                              <w:pPr>
                                <w:pStyle w:val="Caption"/>
                                <w:rPr>
                                  <w:noProof/>
                                  <w:color w:val="auto"/>
                                  <w:sz w:val="20"/>
                                  <w:szCs w:val="20"/>
                                </w:rPr>
                              </w:pPr>
                              <w:r w:rsidRPr="00536276">
                                <w:rPr>
                                  <w:color w:val="auto"/>
                                  <w:sz w:val="20"/>
                                  <w:szCs w:val="20"/>
                                </w:rPr>
                                <w:t xml:space="preserve">Figure </w:t>
                              </w:r>
                              <w:r w:rsidRPr="00536276">
                                <w:rPr>
                                  <w:color w:val="auto"/>
                                  <w:sz w:val="20"/>
                                  <w:szCs w:val="20"/>
                                </w:rPr>
                                <w:fldChar w:fldCharType="begin"/>
                              </w:r>
                              <w:r w:rsidRPr="00536276">
                                <w:rPr>
                                  <w:color w:val="auto"/>
                                  <w:sz w:val="20"/>
                                  <w:szCs w:val="20"/>
                                </w:rPr>
                                <w:instrText xml:space="preserve"> SEQ Figure \* ARABIC </w:instrText>
                              </w:r>
                              <w:r w:rsidRPr="00536276">
                                <w:rPr>
                                  <w:color w:val="auto"/>
                                  <w:sz w:val="20"/>
                                  <w:szCs w:val="20"/>
                                </w:rPr>
                                <w:fldChar w:fldCharType="separate"/>
                              </w:r>
                              <w:r w:rsidR="003C36CB">
                                <w:rPr>
                                  <w:noProof/>
                                  <w:color w:val="auto"/>
                                  <w:sz w:val="20"/>
                                  <w:szCs w:val="20"/>
                                </w:rPr>
                                <w:t>2</w:t>
                              </w:r>
                              <w:r w:rsidRPr="00536276">
                                <w:rPr>
                                  <w:color w:val="auto"/>
                                  <w:sz w:val="20"/>
                                  <w:szCs w:val="20"/>
                                </w:rPr>
                                <w:fldChar w:fldCharType="end"/>
                              </w:r>
                              <w:r w:rsidRPr="00536276">
                                <w:rPr>
                                  <w:color w:val="auto"/>
                                  <w:sz w:val="20"/>
                                  <w:szCs w:val="20"/>
                                </w:rPr>
                                <w:t xml:space="preserve">. Overview of the Objectives for this study, and the potential data sources and contributions to decision-making by each modeling component (as generated in Objectives 1 and 2).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t="23571" r="1963" b="25150"/>
                          <a:stretch/>
                        </pic:blipFill>
                        <pic:spPr bwMode="auto">
                          <a:xfrm>
                            <a:off x="-1" y="-1"/>
                            <a:ext cx="5596867" cy="219464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9A91603" id="Group 5" o:spid="_x0000_s1029" style="position:absolute;margin-left:6.85pt;margin-top:4.1pt;width:440.6pt;height:181.8pt;z-index:251692032;mso-width-relative:margin;mso-height-relative:margin" coordorigin="" coordsize="55968,230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">
                <v:shape id="Text Box 13" o:spid="_x0000_s1030" type="#_x0000_t202" style="position:absolute;top:17603;width:44938;height:5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1DA52207" w14:textId="3BBFE13C" w:rsidR="00FB736B" w:rsidRPr="00536276" w:rsidRDefault="00FB736B" w:rsidP="00F22783">
                        <w:pPr>
                          <w:pStyle w:val="Caption"/>
                          <w:rPr>
                            <w:noProof/>
                            <w:color w:val="auto"/>
                            <w:sz w:val="20"/>
                            <w:szCs w:val="20"/>
                          </w:rPr>
                        </w:pPr>
                        <w:r w:rsidRPr="00536276">
                          <w:rPr>
                            <w:color w:val="auto"/>
                            <w:sz w:val="20"/>
                            <w:szCs w:val="20"/>
                          </w:rPr>
                          <w:t xml:space="preserve">Figure </w:t>
                        </w:r>
                        <w:r w:rsidRPr="00536276">
                          <w:rPr>
                            <w:color w:val="auto"/>
                            <w:sz w:val="20"/>
                            <w:szCs w:val="20"/>
                          </w:rPr>
                          <w:fldChar w:fldCharType="begin"/>
                        </w:r>
                        <w:r w:rsidRPr="00536276">
                          <w:rPr>
                            <w:color w:val="auto"/>
                            <w:sz w:val="20"/>
                            <w:szCs w:val="20"/>
                          </w:rPr>
                          <w:instrText xml:space="preserve"> SEQ Figure \* ARABIC </w:instrText>
                        </w:r>
                        <w:r w:rsidRPr="00536276">
                          <w:rPr>
                            <w:color w:val="auto"/>
                            <w:sz w:val="20"/>
                            <w:szCs w:val="20"/>
                          </w:rPr>
                          <w:fldChar w:fldCharType="separate"/>
                        </w:r>
                        <w:r w:rsidR="003C36CB">
                          <w:rPr>
                            <w:noProof/>
                            <w:color w:val="auto"/>
                            <w:sz w:val="20"/>
                            <w:szCs w:val="20"/>
                          </w:rPr>
                          <w:t>2</w:t>
                        </w:r>
                        <w:r w:rsidRPr="00536276">
                          <w:rPr>
                            <w:color w:val="auto"/>
                            <w:sz w:val="20"/>
                            <w:szCs w:val="20"/>
                          </w:rPr>
                          <w:fldChar w:fldCharType="end"/>
                        </w:r>
                        <w:r w:rsidRPr="00536276">
                          <w:rPr>
                            <w:color w:val="auto"/>
                            <w:sz w:val="20"/>
                            <w:szCs w:val="20"/>
                          </w:rPr>
                          <w:t xml:space="preserve">. Overview of the Objectives for this study, and the potential data sources and contributions to decision-making by each modeling component (as generated in Objectives 1 and 2). </w:t>
                        </w:r>
                      </w:p>
                    </w:txbxContent>
                  </v:textbox>
                </v:shape>
                <v:shape id="Picture 2" o:spid="_x0000_s1031" type="#_x0000_t75" style="position:absolute;width:55968;height:219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">
                  <v:imagedata r:id="rId11" o:title="" croptop="15447f" cropbottom="16482f" cropright="1286f"/>
                </v:shape>
                <w10:wrap type="square"/>
              </v:group>
            </w:pict>
          </mc:Fallback>
        </mc:AlternateContent>
      </w:r>
      <w:r w:rsidR="00391ADF" w:rsidRPr="00391ADF">
        <w:t xml:space="preserve">3.1 </w:t>
      </w:r>
      <w:r w:rsidR="005A5F5A" w:rsidRPr="00391ADF">
        <w:t>Data</w:t>
      </w:r>
      <w:bookmarkEnd w:id="7"/>
    </w:p>
    <w:p w14:paraId="387D00DD" w14:textId="4DE15BCA" w:rsidR="00320400" w:rsidRPr="00CB692B" w:rsidRDefault="00136880" w:rsidP="00CB692B">
      <w:r>
        <w:t>Three broad</w:t>
      </w:r>
      <w:r w:rsidR="00A406F4">
        <w:t xml:space="preserve"> categories of data are required</w:t>
      </w:r>
      <w:r>
        <w:t xml:space="preserve"> to achieve our objectives</w:t>
      </w:r>
      <w:r w:rsidR="00A406F4">
        <w:t xml:space="preserve">: </w:t>
      </w:r>
      <w:r w:rsidR="008C45C8">
        <w:t xml:space="preserve">count data, mark-recapture data, and landscape features. </w:t>
      </w:r>
      <w:r>
        <w:t xml:space="preserve">Our IPM </w:t>
      </w:r>
      <w:r w:rsidR="008C45C8">
        <w:t>(</w:t>
      </w:r>
      <w:r w:rsidR="008C45C8">
        <w:rPr>
          <w:b/>
        </w:rPr>
        <w:t>2.</w:t>
      </w:r>
      <w:r w:rsidR="008C45C8" w:rsidRPr="008C45C8">
        <w:rPr>
          <w:b/>
        </w:rPr>
        <w:t>1</w:t>
      </w:r>
      <w:r w:rsidR="00755A70">
        <w:t>,</w:t>
      </w:r>
      <w:r w:rsidR="008C45C8">
        <w:t xml:space="preserve"> </w:t>
      </w:r>
      <w:r w:rsidR="008C45C8">
        <w:rPr>
          <w:b/>
        </w:rPr>
        <w:t>2.2</w:t>
      </w:r>
      <w:r w:rsidR="008C45C8">
        <w:t xml:space="preserve">) </w:t>
      </w:r>
      <w:r w:rsidRPr="008C45C8">
        <w:t>can</w:t>
      </w:r>
      <w:r>
        <w:t xml:space="preserve"> handle a variety of data and can be adapted to model population dynamics of various species, and because our goal is to create reproducible and user-friendly DSTs, we will conduct a case study for a single species while creating a generic analysis.</w:t>
      </w:r>
      <w:r w:rsidR="00C82B2B">
        <w:t xml:space="preserve"> </w:t>
      </w:r>
      <w:r>
        <w:t xml:space="preserve">Significant progress has been made in IPM development using avian populations of North America </w:t>
      </w:r>
      <w:r>
        <w:fldChar w:fldCharType="begin"/>
      </w:r>
      <w:r w:rsidR="0019059E">
        <w:instrText xml:space="preserve"> ADDIN ZOTERO_ITEM CSL_CITATION {"citationID":"Cnm7VBeE","properties":{"formattedCitation":"[9\\uc0\\u8211{}11]","plainCitation":"[9–11]","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54,"uris":["http://zotero.org/users/1567006/items/4KRKSIIS"],"uri":["http://zotero.org/users/1567006/items/4KRKSIIS"],"itemData":{"id":9354,"type":"article-journal","title":"Synthesizing multiple data types for biological conservation using integrated population models","container-title":"Biological Conservation","page":"240-250","volume":"217","source":"ScienceDirect","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DOI":"10.1016/j.biocon.2017.10.017","ISSN":"0006-3207","journalAbbreviation":"Biological Conservation","author":[{"family":"Zipkin","given":"Elise F."},{"family":"Saunders","given":"Sarah P."}],"issued":{"date-parts":[["2018",1,1]]}}}],"schema":"https://github.com/citation-style-language/schema/raw/master/csl-citation.json"} </w:instrText>
      </w:r>
      <w:r>
        <w:fldChar w:fldCharType="separate"/>
      </w:r>
      <w:r w:rsidR="0019059E" w:rsidRPr="0019059E">
        <w:t>[9–11]</w:t>
      </w:r>
      <w:r>
        <w:fldChar w:fldCharType="end"/>
      </w:r>
      <w:r w:rsidR="00C82B2B">
        <w:t xml:space="preserve">, partly due to the successful and long-running avian monitoring program, USGS Breeding Bird Survey </w:t>
      </w:r>
      <w:r w:rsidR="00C82B2B">
        <w:fldChar w:fldCharType="begin"/>
      </w:r>
      <w:r w:rsidR="00E01FD6">
        <w:instrText xml:space="preserve"> ADDIN ZOTERO_ITEM CSL_CITATION {"citationID":"S5Gf3nAC","properties":{"formattedCitation":"(Sauer et al. 1966)","plainCitation":"(Sauer et al. 1966)","dontUpdate":true,"noteIndex":0},"citationItems":[{"id":1079,"uris":["http://zotero.org/users/1567006/items/DV2A2CYY"],"uri":["http://zotero.org/users/1567006/items/DV2A2CYY"],"itemData":{"id":1079,"type":"article-journal","title":"The North American breeding bird survey","container-title":"Results and analysis","volume":"2003","source":"Google Scholar","author":[{"family":"Sauer","given":"J. R."},{"family":"Hines","given":"J. E."},{"family":"Fallon","given":"J."}],"issued":{"date-parts":[["1966"]]}}}],"schema":"https://github.com/citation-style-language/schema/raw/master/csl-citation.json"} </w:instrText>
      </w:r>
      <w:r w:rsidR="00C82B2B">
        <w:fldChar w:fldCharType="separate"/>
      </w:r>
      <w:r w:rsidR="00867968" w:rsidRPr="00867968">
        <w:t>(</w:t>
      </w:r>
      <w:r w:rsidR="00762BA1">
        <w:t xml:space="preserve">BBS; </w:t>
      </w:r>
      <w:r w:rsidR="00867968" w:rsidRPr="00867968">
        <w:t>Sauer et al. 1966)</w:t>
      </w:r>
      <w:r w:rsidR="00C82B2B">
        <w:fldChar w:fldCharType="end"/>
      </w:r>
      <w:r w:rsidR="00C82B2B">
        <w:t xml:space="preserve">. </w:t>
      </w:r>
      <w:r w:rsidR="00762BA1">
        <w:t>Building off this work, we will build IPMs using birds.</w:t>
      </w:r>
    </w:p>
    <w:p w14:paraId="5AB2130F" w14:textId="796C0E1B" w:rsidR="00D450FB" w:rsidRDefault="00B547D6" w:rsidP="0098356E">
      <w:pPr>
        <w:pStyle w:val="Heading3"/>
        <w:numPr>
          <w:ilvl w:val="2"/>
          <w:numId w:val="35"/>
        </w:numPr>
      </w:pPr>
      <w:r>
        <w:t>Count data</w:t>
      </w:r>
      <w:r w:rsidR="003E09D8">
        <w:t xml:space="preserve"> (abundance and occurrence)</w:t>
      </w:r>
      <w:r w:rsidR="00C82B2B">
        <w:t xml:space="preserve">. </w:t>
      </w:r>
    </w:p>
    <w:p w14:paraId="4EE8B6D8" w14:textId="47791835" w:rsidR="00D2183B" w:rsidRDefault="00F74B14" w:rsidP="00D2183B">
      <w:r>
        <w:t xml:space="preserve">We will primarily use species population estimates and occurrence from the BBS. Although numerous monitoring programs exist to obtain better estimates of waterfowl species, these data are not as easily obtained as BBS is, currently. </w:t>
      </w:r>
      <w:r w:rsidR="005A0EA3">
        <w:t xml:space="preserve">Therefore, we will build IPM for non-waterfowl, breeding birds using the BBS data. </w:t>
      </w:r>
      <w:r>
        <w:t xml:space="preserve">BBS data comprise abundance </w:t>
      </w:r>
      <w:r w:rsidRPr="00A406F4">
        <w:rPr>
          <w:u w:val="single"/>
        </w:rPr>
        <w:t>indices</w:t>
      </w:r>
      <w:r>
        <w:t xml:space="preserve"> and therefore do not allow for estimation of vital rate parameters (see </w:t>
      </w:r>
      <w:r w:rsidRPr="002C165E">
        <w:rPr>
          <w:b/>
        </w:rPr>
        <w:t>3.1.2</w:t>
      </w:r>
      <w:r>
        <w:t>).</w:t>
      </w:r>
    </w:p>
    <w:p w14:paraId="391259E3" w14:textId="3ABA1847" w:rsidR="00D450FB" w:rsidRDefault="00D450FB" w:rsidP="0098356E">
      <w:pPr>
        <w:pStyle w:val="Heading3"/>
        <w:numPr>
          <w:ilvl w:val="2"/>
          <w:numId w:val="35"/>
        </w:numPr>
      </w:pPr>
      <w:r>
        <w:t>Mark-recapture</w:t>
      </w:r>
      <w:r w:rsidR="003E09D8">
        <w:t xml:space="preserve"> (demography)</w:t>
      </w:r>
      <w:r>
        <w:t>.</w:t>
      </w:r>
      <w:r w:rsidR="00C77C34" w:rsidRPr="00C77C34">
        <w:rPr>
          <w:noProof/>
        </w:rPr>
        <w:t xml:space="preserve"> </w:t>
      </w:r>
    </w:p>
    <w:p w14:paraId="4837CB8C" w14:textId="1C11AD38" w:rsidR="00C82B2B" w:rsidRDefault="00C82B2B" w:rsidP="003B1D48">
      <w:r>
        <w:t xml:space="preserve">Few mark-recapture databases </w:t>
      </w:r>
      <w:r w:rsidR="002C165E">
        <w:t>that are</w:t>
      </w:r>
      <w:r>
        <w:t xml:space="preserve"> available for public use </w:t>
      </w:r>
      <w:r w:rsidR="002C165E">
        <w:t xml:space="preserve">are as comprehensive and widespread as that of the Mapping Avian </w:t>
      </w:r>
      <w:r w:rsidR="00762BA1">
        <w:t>Productivity</w:t>
      </w:r>
      <w:r w:rsidR="002C165E">
        <w:t xml:space="preserve"> and </w:t>
      </w:r>
      <w:r w:rsidR="00762BA1">
        <w:t>Survival</w:t>
      </w:r>
      <w:r w:rsidR="002C165E">
        <w:t xml:space="preserve"> (MAPS). MAPS data is available for many breeding, non-waterfowl birds in North America. The MAPS program was designed to complement the BBS data in that individual-level observations allow for estimation of vital rates. </w:t>
      </w:r>
    </w:p>
    <w:p w14:paraId="56B2F0A8" w14:textId="7D3F77D3" w:rsidR="003B1D48" w:rsidRDefault="00B7416E" w:rsidP="0098356E">
      <w:pPr>
        <w:pStyle w:val="Heading3"/>
        <w:numPr>
          <w:ilvl w:val="2"/>
          <w:numId w:val="35"/>
        </w:numPr>
      </w:pPr>
      <w:r>
        <w:lastRenderedPageBreak/>
        <w:t>L</w:t>
      </w:r>
      <w:r w:rsidR="00C82B2B">
        <w:t xml:space="preserve">andscape features. </w:t>
      </w:r>
    </w:p>
    <w:p w14:paraId="4CE85A28" w14:textId="7FC67510" w:rsidR="002C165E" w:rsidRDefault="002C165E" w:rsidP="003B1D48">
      <w:r>
        <w:t xml:space="preserve">The </w:t>
      </w:r>
      <w:r w:rsidR="007923F1">
        <w:t xml:space="preserve">count </w:t>
      </w:r>
      <w:r>
        <w:t xml:space="preserve">(BBS) </w:t>
      </w:r>
      <w:r w:rsidR="00A406F4">
        <w:t xml:space="preserve">and demographic </w:t>
      </w:r>
      <w:r>
        <w:t xml:space="preserve">(MAPS) </w:t>
      </w:r>
      <w:r w:rsidR="00A406F4">
        <w:t xml:space="preserve">data provide </w:t>
      </w:r>
      <w:r>
        <w:t xml:space="preserve">spatial locations, dates, and times of surveys, providing an opportunity to predict and further extrapolate predictions to unsampled areas of similar landscape and climatic conditions. The USGS is an ideal institution within which to seek landscape features data. I will work with researchers within CSAS&amp;L and beyond to identify the most-appropriate data to use for our IPMs. </w:t>
      </w:r>
      <w:r w:rsidR="00B95576">
        <w:t xml:space="preserve"> </w:t>
      </w:r>
    </w:p>
    <w:p w14:paraId="65015F01" w14:textId="77777777" w:rsidR="00F70852" w:rsidRDefault="00F70852" w:rsidP="00C832F9">
      <w:pPr>
        <w:pStyle w:val="Heading2"/>
      </w:pPr>
    </w:p>
    <w:p w14:paraId="6BC287ED" w14:textId="7050C49F" w:rsidR="002E41AC" w:rsidRPr="002E41AC" w:rsidRDefault="00C832F9" w:rsidP="00C832F9">
      <w:pPr>
        <w:pStyle w:val="Heading2"/>
      </w:pPr>
      <w:bookmarkStart w:id="8" w:name="_Toc534801143"/>
      <w:r>
        <w:t xml:space="preserve">3.2 </w:t>
      </w:r>
      <w:r w:rsidR="00417853" w:rsidRPr="002E41AC">
        <w:t>Integrated</w:t>
      </w:r>
      <w:r w:rsidR="002965BC" w:rsidRPr="002E41AC">
        <w:t xml:space="preserve"> Population Models (IPMs)</w:t>
      </w:r>
      <w:bookmarkEnd w:id="8"/>
    </w:p>
    <w:p w14:paraId="6FC67723" w14:textId="027C6265" w:rsidR="00392F1A" w:rsidRDefault="002965BC" w:rsidP="00392F1A">
      <w:r w:rsidRPr="002965BC">
        <w:t>Integrated population models (IPMs) are a framework which uses multiple, often disparate, datasets to inform models of wildlife populations</w:t>
      </w:r>
      <w:r w:rsidR="009B184D">
        <w:t xml:space="preserve"> </w:t>
      </w:r>
      <w:r w:rsidR="009B184D">
        <w:fldChar w:fldCharType="begin"/>
      </w:r>
      <w:r w:rsidR="009B184D">
        <w:instrText xml:space="preserve"> ADDIN ZOTERO_ITEM CSL_CITATION {"citationID":"HOlsRQF3","properties":{"formattedCitation":"[9, 13, 14]","plainCitation":"[9, 13, 14]","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id":9389,"uris":["http://zotero.org/users/1567006/items/649SB56M"],"uri":["http://zotero.org/users/1567006/items/649SB56M"],"itemData":{"id":9389,"type":"article-journal","title":"The decline of the Spotted Flycatcher Muscicapa striata in the UK: an integrated population model","container-title":"Ibis","page":"400-412","volume":"145","issue":"3","source":"Wiley Online Library","abstract":"The Spotted Flycatcher has become a species of great conservation concern in Europe and the UK following a period of prolonged and accelerating decline. We consider a range of population models for UK census data between 1965 and 1996, along with independent survey data designed to estimate demographic parameters. Population declines are similar in the major habitats and regions of the UK, indicating that a broad-scale factor has influenced the population. Nest record data show that changes in individual nest success are not the cause of the increasing decline. This is more likely the result of a fall in the survival rates of fledged birds prior to the next breeding season; we show by comparison with the recoveries of ringed birds that the most likely cause is an increased mortality rate of birds either shortly after fledging or within the subsequent first year of life.","DOI":"10.1046/j.1474-919X.2003.00177.x","ISSN":"1474-919X","shortTitle":"The decline of the Spotted Flycatcher Muscicapa striata in the UK","language":"en","author":[{"family":"Freeman","given":"S. N."},{"family":"Crick","given":"H. Q. P."}],"issued":{"date-parts":[["2003",7,1]]}}}],"schema":"https://github.com/citation-style-language/schema/raw/master/csl-citation.json"} </w:instrText>
      </w:r>
      <w:r w:rsidR="009B184D">
        <w:fldChar w:fldCharType="separate"/>
      </w:r>
      <w:r w:rsidR="009B184D">
        <w:rPr>
          <w:noProof/>
        </w:rPr>
        <w:t>[9, 13, 14]</w:t>
      </w:r>
      <w:r w:rsidR="009B184D">
        <w:fldChar w:fldCharType="end"/>
      </w:r>
      <w:r w:rsidRPr="002965BC">
        <w:t xml:space="preserve">. </w:t>
      </w:r>
      <w:r w:rsidR="008B1BA8" w:rsidRPr="002965BC">
        <w:t>Although a seemingly powerful tool for wildlife conservation and research, IPM</w:t>
      </w:r>
      <w:r w:rsidR="00E927BF">
        <w:t xml:space="preserve">s are </w:t>
      </w:r>
      <w:r w:rsidR="008B1BA8" w:rsidRPr="002965BC">
        <w:t xml:space="preserve">largely restricted to academic exercises which advance the technical aspects of the methods rather than its contribution to DM processes </w:t>
      </w:r>
      <w:r w:rsidR="008B1BA8" w:rsidRPr="002965BC">
        <w:fldChar w:fldCharType="begin"/>
      </w:r>
      <w:r w:rsidR="00E01FD6">
        <w:instrText xml:space="preserve"> ADDIN ZOTERO_ITEM CSL_CITATION {"citationID":"Jfhe0s1E","properties":{"formattedCitation":"(Schaub and Abadi 2011)","plainCitation":"(Schaub and Abadi 2011)","dontUpdate":true,"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schema":"https://github.com/citation-style-language/schema/raw/master/csl-citation.json"} </w:instrText>
      </w:r>
      <w:r w:rsidR="008B1BA8" w:rsidRPr="002965BC">
        <w:fldChar w:fldCharType="separate"/>
      </w:r>
      <w:r w:rsidR="008B1BA8" w:rsidRPr="00867968">
        <w:t>(Schaub and Abadi 2011</w:t>
      </w:r>
      <w:r w:rsidR="008B1BA8" w:rsidRPr="002965BC">
        <w:fldChar w:fldCharType="end"/>
      </w:r>
      <w:r w:rsidR="008B1BA8" w:rsidRPr="002965BC">
        <w:t xml:space="preserve">; but see </w:t>
      </w:r>
      <w:r w:rsidR="008B1BA8" w:rsidRPr="002965BC">
        <w:fldChar w:fldCharType="begin"/>
      </w:r>
      <w:r w:rsidR="00E01FD6">
        <w:instrText xml:space="preserve"> ADDIN ZOTERO_ITEM CSL_CITATION {"citationID":"0WTz3Huo","properties":{"formattedCitation":"(Coates et al. 2018, Ross et al. 2018)","plainCitation":"(Coates et al. 2018, Ross et al. 2018)","dontUpdate":true,"noteIndex":0},"citationItems":[{"id":9848,"uris":["http://zotero.org/users/1567006/items/FATT5CYT"],"uri":["http://zotero.org/users/1567006/items/FATT5CYT"],"itemData":{"id":9848,"type":"article-journal","title":"The relative importance of intrinsic and extrinsic drivers to population growth vary among local populations of Greater Sage-Grouse: An integrated population modeling approach","container-title":"The Auk","page":"240-262","volume":"135","issue":"2","source":"bioone.org","abstract":"Consideration of ecological scale is fundamental to understanding and managing avian population growth and decline. Empirically driven models for population dynamics and demographic processes across multiple spatial scales can be powerful tools to help guide conservation actions. Integrated population models (IPMs) provide a framework for better parameter estimation by unifying multiple sources of data (e.g., count and demographic data). Hierarchical structure within such models that include random effects allow for varying degrees of data sharing across different spatiotemporal scales. We developed an IPM to investigate Greater Sage-Grouse (Centrocercus urophasianus) on the border of California and Nevada, known as the Bi-State Distinct Population Segment. Our analysis integrated 13 years of lek count data (n &gt; 2,000) and intensive telemetry (VHF and GPS; n &gt; 350 individuals) data across 6 subpopulations. Specifically, we identified the most parsimonious models among varying random effects and density-dependent terms for each population vital rate (e.g., nest survival). Using a joint likelihood process, we integrated the lek count data with the demographic models to estimate apparent abundance and refine vital rate parameter estimates. To investigate effects of climatic conditions, we extended the model to fit a precipitation covariate for instantaneous rate of change (r). At a metapopulation extent (i.e. Bi-State), annual population rate of change λ (er) did not favor an overall increasing or decreasing trend through the time series. However, annual changes in λ were driven by changes in precipitation (one-year lag effect). At subpopulation extents, we identified substantial variation in λ and demographic rates. One subpopulation clearly decoupled from the trend at the metapopulation extent and exhibited relatively high risk of extinction as a result of low egg fertility. These findings can inform localized, targeted management actions for specific areas, and status of the species for the larger Bi-State.","DOI":"10.1642/AUK-17-137.1","ISSN":"0004-8038, 1938-4254","shortTitle":"The relative importance of intrinsic and extrinsic drivers to population growth vary among local populations of Greater Sage-Grouse","journalAbbreviation":"tauk","author":[{"family":"Coates","given":"Peter S."},{"family":"Prochazka","given":"Brian G."},{"family":"Ricca","given":"Mark A."},{"family":"Halstead","given":"Brian J."},{"family":"Casazza","given":"Michael L."},{"family":"Blomberg","given":"Erik J."},{"family":"Brussee","given":"Brianne E."},{"family":"Wiechman","given":"Lief"},{"family":"Tebbenkamp","given":"Joel"},{"family":"Gardner","given":"Scott C."},{"family":"Reese","given":"Kerry P."}],"issued":{"date-parts":[["2018",2]]}}},{"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8B1BA8" w:rsidRPr="002965BC">
        <w:fldChar w:fldCharType="separate"/>
      </w:r>
      <w:r w:rsidR="008B1BA8" w:rsidRPr="00867968">
        <w:t>Coates et al. 2018, Ross et al. 2018)</w:t>
      </w:r>
      <w:r w:rsidR="008B1BA8" w:rsidRPr="002965BC">
        <w:fldChar w:fldCharType="end"/>
      </w:r>
      <w:r w:rsidR="008B1BA8" w:rsidRPr="002965BC">
        <w:t>.</w:t>
      </w:r>
      <w:r w:rsidR="008B1BA8" w:rsidRPr="009436F3">
        <w:rPr>
          <w:noProof/>
        </w:rPr>
        <w:t xml:space="preserve"> </w:t>
      </w:r>
      <w:r w:rsidRPr="002965BC">
        <w:t>IPMs are distinct from traditional population models in four ways</w:t>
      </w:r>
      <w:r w:rsidR="00857D0A">
        <w:t>.</w:t>
      </w:r>
      <w:r w:rsidR="00AD5886">
        <w:t xml:space="preserve"> </w:t>
      </w:r>
      <w:r w:rsidRPr="002965BC">
        <w:t xml:space="preserve">First, the framework allows for estimation of latent parameters. Second, combining demographic and abundance data improve precision of parameter estimates. </w:t>
      </w:r>
      <w:r w:rsidR="00967A0F">
        <w:t xml:space="preserve">Improving </w:t>
      </w:r>
      <w:r w:rsidRPr="002965BC">
        <w:t>parameter</w:t>
      </w:r>
      <w:r w:rsidR="00967A0F">
        <w:t xml:space="preserve"> estimates </w:t>
      </w:r>
      <w:r w:rsidRPr="002965BC">
        <w:t>is especially useful when one or more of the datasets in question are of low quality. Third, incorporating multiple data types allows us to account for variation in the observation process (e.g., recapture rate, observer</w:t>
      </w:r>
      <w:r w:rsidR="0005426D">
        <w:t xml:space="preserve"> experience</w:t>
      </w:r>
      <w:r w:rsidRPr="002965BC">
        <w:t>) among relevant stages (e.g., age, sex, season). Finally, the IPM framework allows the analyst to combine multiple existing models</w:t>
      </w:r>
      <w:r w:rsidR="00D61381">
        <w:t>.</w:t>
      </w:r>
      <w:r w:rsidRPr="002965BC">
        <w:t xml:space="preserve"> </w:t>
      </w:r>
    </w:p>
    <w:p w14:paraId="7F7AC51C" w14:textId="399D34A6" w:rsidR="00A1007E" w:rsidRDefault="00055C7F" w:rsidP="0098356E">
      <w:pPr>
        <w:pStyle w:val="Heading3"/>
        <w:numPr>
          <w:ilvl w:val="2"/>
          <w:numId w:val="35"/>
        </w:numPr>
      </w:pPr>
      <w:r>
        <w:rPr>
          <w:noProof/>
        </w:rPr>
        <mc:AlternateContent>
          <mc:Choice Requires="wpg">
            <w:drawing>
              <wp:anchor distT="0" distB="0" distL="114300" distR="114300" simplePos="0" relativeHeight="251667456" behindDoc="0" locked="0" layoutInCell="1" allowOverlap="1" wp14:anchorId="3263963A" wp14:editId="2CD47664">
                <wp:simplePos x="0" y="0"/>
                <wp:positionH relativeFrom="column">
                  <wp:posOffset>2085975</wp:posOffset>
                </wp:positionH>
                <wp:positionV relativeFrom="paragraph">
                  <wp:posOffset>20642</wp:posOffset>
                </wp:positionV>
                <wp:extent cx="3887470" cy="2939415"/>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3887470" cy="2939415"/>
                          <a:chOff x="0" y="0"/>
                          <a:chExt cx="3887470" cy="2939415"/>
                        </a:xfrm>
                      </wpg:grpSpPr>
                      <pic:pic xmlns:pic="http://schemas.openxmlformats.org/drawingml/2006/picture">
                        <pic:nvPicPr>
                          <pic:cNvPr id="27" name="Picture 27" descr="E:\Dropbox\apps_awards_jobs_etc\proposals\postdocs\2019_mendenhall_usgs\ipmStruc.png"/>
                          <pic:cNvPicPr>
                            <a:picLocks noChangeAspect="1"/>
                          </pic:cNvPicPr>
                        </pic:nvPicPr>
                        <pic:blipFill rotWithShape="1">
                          <a:blip r:embed="rId12" cstate="print">
                            <a:extLst>
                              <a:ext uri="{28A0092B-C50C-407E-A947-70E740481C1C}">
                                <a14:useLocalDpi xmlns:a14="http://schemas.microsoft.com/office/drawing/2010/main" val="0"/>
                              </a:ext>
                            </a:extLst>
                          </a:blip>
                          <a:srcRect t="7757"/>
                          <a:stretch/>
                        </pic:blipFill>
                        <pic:spPr bwMode="auto">
                          <a:xfrm>
                            <a:off x="0" y="0"/>
                            <a:ext cx="3887470" cy="215138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47625" y="2095500"/>
                            <a:ext cx="3649345" cy="843915"/>
                          </a:xfrm>
                          <a:prstGeom prst="rect">
                            <a:avLst/>
                          </a:prstGeom>
                          <a:solidFill>
                            <a:prstClr val="white"/>
                          </a:solidFill>
                          <a:ln>
                            <a:noFill/>
                          </a:ln>
                          <a:effectLst/>
                        </wps:spPr>
                        <wps:txbx>
                          <w:txbxContent>
                            <w:p w14:paraId="0D949CE2" w14:textId="22B5AE9F"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3C36CB">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263963A" id="Group 29" o:spid="_x0000_s1032" style="position:absolute;left:0;text-align:left;margin-left:164.25pt;margin-top:1.65pt;width:306.1pt;height:231.45pt;z-index:251667456;mso-width-relative:margin;mso-height-relative:margin" coordsize="38874,293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">
                <v:shape id="Picture 27" o:spid="_x0000_s1033" type="#_x0000_t75" style="position:absolute;width:38874;height:215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">
                  <v:imagedata r:id="rId13" o:title="ipmStruc" croptop="5084f"/>
                </v:shape>
                <v:shape id="Text Box 28" o:spid="_x0000_s1034" type="#_x0000_t202" style="position:absolute;left:476;top:20955;width:36493;height:84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" stroked="f">
                  <v:textbox style="mso-fit-shape-to-text:t" inset="0,0,0,0">
                    <w:txbxContent>
                      <w:p w14:paraId="0D949CE2" w14:textId="22B5AE9F" w:rsidR="00FB736B" w:rsidRPr="009436F3" w:rsidRDefault="00FB736B" w:rsidP="009436F3">
                        <w:pPr>
                          <w:rPr>
                            <w:noProof/>
                            <w:sz w:val="20"/>
                            <w:szCs w:val="20"/>
                          </w:rPr>
                        </w:pPr>
                        <w:r w:rsidRPr="009436F3">
                          <w:rPr>
                            <w:i/>
                            <w:sz w:val="20"/>
                            <w:szCs w:val="20"/>
                          </w:rPr>
                          <w:t xml:space="preserve">Figure </w:t>
                        </w:r>
                        <w:r w:rsidRPr="009436F3">
                          <w:rPr>
                            <w:i/>
                            <w:sz w:val="20"/>
                            <w:szCs w:val="20"/>
                          </w:rPr>
                          <w:fldChar w:fldCharType="begin"/>
                        </w:r>
                        <w:r w:rsidRPr="009436F3">
                          <w:rPr>
                            <w:i/>
                            <w:sz w:val="20"/>
                            <w:szCs w:val="20"/>
                          </w:rPr>
                          <w:instrText xml:space="preserve"> SEQ Figure \* ARABIC </w:instrText>
                        </w:r>
                        <w:r w:rsidRPr="009436F3">
                          <w:rPr>
                            <w:i/>
                            <w:sz w:val="20"/>
                            <w:szCs w:val="20"/>
                          </w:rPr>
                          <w:fldChar w:fldCharType="separate"/>
                        </w:r>
                        <w:r w:rsidR="003C36CB">
                          <w:rPr>
                            <w:i/>
                            <w:noProof/>
                            <w:sz w:val="20"/>
                            <w:szCs w:val="20"/>
                          </w:rPr>
                          <w:t>3</w:t>
                        </w:r>
                        <w:r w:rsidRPr="009436F3">
                          <w:rPr>
                            <w:i/>
                            <w:sz w:val="20"/>
                            <w:szCs w:val="20"/>
                          </w:rPr>
                          <w:fldChar w:fldCharType="end"/>
                        </w:r>
                        <w:r w:rsidRPr="009436F3">
                          <w:rPr>
                            <w:i/>
                            <w:sz w:val="20"/>
                            <w:szCs w:val="20"/>
                          </w:rPr>
                          <w:t xml:space="preserve">. </w:t>
                        </w:r>
                        <w:r>
                          <w:rPr>
                            <w:i/>
                            <w:sz w:val="20"/>
                            <w:szCs w:val="20"/>
                          </w:rPr>
                          <w:t>Crude directed acyclic diagram depicting the IPM model structure</w:t>
                        </w:r>
                        <w:r w:rsidRPr="009436F3">
                          <w:rPr>
                            <w:i/>
                            <w:sz w:val="20"/>
                            <w:szCs w:val="20"/>
                          </w:rPr>
                          <w:t xml:space="preserve"> for </w:t>
                        </w:r>
                        <w:r>
                          <w:rPr>
                            <w:i/>
                            <w:sz w:val="20"/>
                            <w:szCs w:val="20"/>
                          </w:rPr>
                          <w:t xml:space="preserve">using the count and demography </w:t>
                        </w:r>
                        <w:r w:rsidRPr="009436F3">
                          <w:rPr>
                            <w:i/>
                            <w:sz w:val="20"/>
                            <w:szCs w:val="20"/>
                          </w:rPr>
                          <w:t>data</w:t>
                        </w:r>
                        <w:r>
                          <w:rPr>
                            <w:i/>
                            <w:sz w:val="20"/>
                            <w:szCs w:val="20"/>
                          </w:rPr>
                          <w:t>sets</w:t>
                        </w:r>
                        <w:r w:rsidRPr="009436F3">
                          <w:rPr>
                            <w:i/>
                            <w:sz w:val="20"/>
                            <w:szCs w:val="20"/>
                          </w:rPr>
                          <w:t xml:space="preserve">. </w:t>
                        </w:r>
                        <w:r>
                          <w:rPr>
                            <w:i/>
                            <w:sz w:val="20"/>
                            <w:szCs w:val="20"/>
                          </w:rPr>
                          <w:t xml:space="preserve">Boxes = observations, circles = estimated parameters </w:t>
                        </w:r>
                        <w:r w:rsidRPr="009436F3">
                          <w:rPr>
                            <w:i/>
                            <w:sz w:val="20"/>
                            <w:szCs w:val="20"/>
                          </w:rPr>
                          <w:t xml:space="preserve">Here, p = recapture probability; </w:t>
                        </w:r>
                        <w:r w:rsidRPr="00602EF9">
                          <w:rPr>
                            <w:i/>
                            <w:sz w:val="20"/>
                            <w:szCs w:val="20"/>
                          </w:rPr>
                          <w:t>φ</w:t>
                        </w:r>
                        <w:r w:rsidRPr="009436F3">
                          <w:rPr>
                            <w:i/>
                            <w:sz w:val="20"/>
                            <w:szCs w:val="20"/>
                          </w:rPr>
                          <w:t xml:space="preserve"> = apparent survival rate; m = individual-based observations; σ</w:t>
                        </w:r>
                        <w:r w:rsidRPr="008D7116">
                          <w:rPr>
                            <w:i/>
                            <w:sz w:val="20"/>
                            <w:szCs w:val="20"/>
                            <w:vertAlign w:val="superscript"/>
                          </w:rPr>
                          <w:t>2</w:t>
                        </w:r>
                        <w:r w:rsidRPr="009436F3">
                          <w:rPr>
                            <w:i/>
                            <w:sz w:val="20"/>
                            <w:szCs w:val="20"/>
                          </w:rPr>
                          <w:t xml:space="preserve"> = observation error; ω = immigration; N = true population abundance; Y = observed population abundance.</w:t>
                        </w:r>
                      </w:p>
                    </w:txbxContent>
                  </v:textbox>
                </v:shape>
                <w10:wrap type="square"/>
              </v:group>
            </w:pict>
          </mc:Fallback>
        </mc:AlternateContent>
      </w:r>
      <w:r w:rsidR="00A1007E">
        <w:t>Building the base IPM</w:t>
      </w:r>
    </w:p>
    <w:p w14:paraId="7F6B7528" w14:textId="6429B603" w:rsidR="00B71EBA" w:rsidRDefault="00C87645" w:rsidP="00B71EBA">
      <w:r>
        <w:t xml:space="preserve">The choice of species (and therefore existing IPM) will be restricted by the </w:t>
      </w:r>
      <w:r w:rsidR="00B71EBA">
        <w:t xml:space="preserve">availability of the appropriate landscape features data and overlap with BBS and MAPS information. This should not, however, be an issue given the plethora of earth-systems data which is publicly available and compatible with our potential study extent and resolution. Candidate IPMs include </w:t>
      </w:r>
      <w:r w:rsidR="00B71EBA">
        <w:fldChar w:fldCharType="begin"/>
      </w:r>
      <w:r w:rsidR="00B71EBA">
        <w:instrText xml:space="preserve"> ADDIN ZOTERO_ITEM CSL_CITATION {"citationID":"strbzrcv","properties":{"formattedCitation":"[7, 16]","plainCitation":"[7, 16]","noteIndex":0},"citationItems":[{"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849,"uris":["http://zotero.org/users/1567006/items/CHE7KHFP"],"uri":["http://zotero.org/users/1567006/items/CHE7KHFP"],"itemData":{"id":9849,"type":"article-journal","title":"Combining multiple sources of data to inform conservation of Lesser Prairie-Chicken populations","container-title":"The Auk","page":"228-240","volume":"135","issue":"2","source":"bioone.org","abstract":"Conservation of small populations is often based on limited data from spatially and temporally restricted studies, resulting in management actions based on an incomplete assessment of the population drivers. If fluctuations in abundance are related to changes in weather, proper management is especially important, because extreme weather events could disproportionately affect population abundance. Conservation assessments, especially for vulnerable populations, are aided by a knowledge of how extreme events influence population status and trends. Although important for conservation efforts, data may be limited for small or vulnerable populations. Integrated population models maximize information from various sources of data to yield population estimates that fully incorporate uncertainty from multiple data sources while allowing for the explicit incorporation of environmental covariates of interest. Our goal was to assess the relative influence of population drivers for the Lesser Prairie-Chicken (Tympanuchus pallidicinctus) in the core of its range, western and southern Kansas, USA. We used data from roadside lek count surveys, nest monitoring surveys, and survival data from telemetry monitoring combined with climate (Palmer drought severity index) data in an integrated population model. Our results indicate that variability in population growth rate was most influenced by variability in juvenile survival. The Palmer drought severity index had no measurable direct effects on adult survival or mean number of offspring per female; however, there were declines in population growth rate following severe drought. Because declines in population growth rate occurred at a broad spatial scale, declines in response to drought were likely due to decreases in chick and juvenile survival rather than emigration outside of the study area. Overall, our model highlights the importance of accounting for environmental and demographic sources of variability, and provides a thorough method for simultaneously evaluating population demography in response to long-term climate effects.","DOI":"10.1642/AUK-17-113.1","ISSN":"0004-8038, 1938-4254","journalAbbreviation":"tauk","author":[{"family":"Ross","given":"Beth E."},{"family":"Haukos","given":"David A."},{"family":"Hagen","given":"Christian A."},{"family":"Pitman","given":"James"}],"issued":{"date-parts":[["2018",2]]}}}],"schema":"https://github.com/citation-style-language/schema/raw/master/csl-citation.json"} </w:instrText>
      </w:r>
      <w:r w:rsidR="00B71EBA">
        <w:fldChar w:fldCharType="separate"/>
      </w:r>
      <w:r w:rsidR="00B71EBA">
        <w:rPr>
          <w:noProof/>
        </w:rPr>
        <w:t>[7, 16]</w:t>
      </w:r>
      <w:r w:rsidR="00B71EBA">
        <w:fldChar w:fldCharType="end"/>
      </w:r>
      <w:r w:rsidR="00B71EBA">
        <w:t xml:space="preserve">. </w:t>
      </w:r>
    </w:p>
    <w:p w14:paraId="54D33B8D" w14:textId="7CB221F1" w:rsidR="009C09C5" w:rsidRDefault="00B71EBA" w:rsidP="009A2531">
      <w:r>
        <w:tab/>
        <w:t xml:space="preserve">Integrated population models comprise, crudely, two sub-models: a state-space (count model) and an individual-based, demographic (mark-recapture model) model (see Figure 3). </w:t>
      </w:r>
      <w:r w:rsidRPr="009C09C5">
        <w:t>State-space models comprise both process and observ</w:t>
      </w:r>
      <w:r>
        <w:t>ation</w:t>
      </w:r>
      <w:r w:rsidRPr="009C09C5">
        <w:t xml:space="preserve"> components</w:t>
      </w:r>
      <w:r>
        <w:t xml:space="preserve"> (Figure 3)</w:t>
      </w:r>
      <w:r w:rsidRPr="009C09C5">
        <w:t>, ideal for accounting for bia</w:t>
      </w:r>
      <w:r>
        <w:t xml:space="preserve">ses and error inherent in human </w:t>
      </w:r>
      <w:r w:rsidRPr="009C09C5">
        <w:t>censusing (imperfect detection) of fauna</w:t>
      </w:r>
      <w:r>
        <w:t>. Stage-structured population models are extremely well-developed, but collecting these data requires a significant amount of resources (time, manpower, and money). IPMs provide a way to incorporate heterogeneous data, allowing us to estimate population size or trends based on both demographic and occurrence or abundance data</w:t>
      </w:r>
      <w:r w:rsidR="009A2531">
        <w:t xml:space="preserve"> </w:t>
      </w:r>
      <w:r w:rsidR="009A2531">
        <w:fldChar w:fldCharType="begin"/>
      </w:r>
      <w:r w:rsidR="009A2531">
        <w:instrText xml:space="preserve"> ADDIN ZOTERO_ITEM CSL_CITATION {"citationID":"V8DkgErK","properties":{"formattedCitation":"[10, 13]","plainCitation":"[10, 13]","noteIndex":0},"citationItems":[{"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schema":"https://github.com/citation-style-language/schema/raw/master/csl-citation.json"} </w:instrText>
      </w:r>
      <w:r w:rsidR="009A2531">
        <w:fldChar w:fldCharType="separate"/>
      </w:r>
      <w:r w:rsidR="009A2531">
        <w:rPr>
          <w:noProof/>
        </w:rPr>
        <w:t>[10, 13]</w:t>
      </w:r>
      <w:r w:rsidR="009A2531">
        <w:fldChar w:fldCharType="end"/>
      </w:r>
      <w:r w:rsidR="009A2531">
        <w:t xml:space="preserve">. </w:t>
      </w:r>
      <w:r>
        <w:t xml:space="preserve">We will use a discrete time (annual), stage-structured model (two stages: hatch-year and after hatch-year) to estimate </w:t>
      </w:r>
      <w:r w:rsidR="009C09C5">
        <w:t xml:space="preserve">N </w:t>
      </w:r>
      <w:r w:rsidR="00E82CB8">
        <w:t>(</w:t>
      </w:r>
      <w:r w:rsidR="003B2D93">
        <w:t>true</w:t>
      </w:r>
      <w:r w:rsidR="00E82CB8">
        <w:t xml:space="preserve"> abundance) </w:t>
      </w:r>
      <w:r w:rsidR="009C09C5">
        <w:t xml:space="preserve">and </w:t>
      </w:r>
      <w:r w:rsidR="004E7DE6" w:rsidRPr="004E7DE6">
        <w:rPr>
          <w:i/>
        </w:rPr>
        <w:t>φ</w:t>
      </w:r>
      <w:r w:rsidR="00E82CB8">
        <w:t xml:space="preserve"> (apparent survival)</w:t>
      </w:r>
      <w:r w:rsidR="00DB3AF5">
        <w:t xml:space="preserve"> (Figure </w:t>
      </w:r>
      <w:r w:rsidR="00E82CB8">
        <w:t>3</w:t>
      </w:r>
      <w:r w:rsidR="00DB3AF5">
        <w:t>)</w:t>
      </w:r>
      <w:r w:rsidR="009C09C5">
        <w:t>.</w:t>
      </w:r>
      <w:r w:rsidR="009C09C5" w:rsidRPr="00E81BAC">
        <w:t xml:space="preserve"> </w:t>
      </w:r>
      <w:r w:rsidR="007757A8">
        <w:t xml:space="preserve">Operating within a Bayesian inference framework </w:t>
      </w:r>
      <w:r w:rsidR="009C09C5">
        <w:t>and assuming a first-order Markov process</w:t>
      </w:r>
      <w:r w:rsidR="002C3222">
        <w:t>,</w:t>
      </w:r>
      <w:r w:rsidR="009C09C5">
        <w:t xml:space="preserve"> we will fit the model using MCMC methods.</w:t>
      </w:r>
    </w:p>
    <w:p w14:paraId="3664FE11" w14:textId="1B57F220" w:rsidR="00EE3BDB" w:rsidRDefault="00EE3BDB" w:rsidP="00723A84">
      <w:pPr>
        <w:pStyle w:val="Heading3"/>
        <w:numPr>
          <w:ilvl w:val="2"/>
          <w:numId w:val="35"/>
        </w:numPr>
      </w:pPr>
      <w:r>
        <w:lastRenderedPageBreak/>
        <w:t>Incorporating landscape features</w:t>
      </w:r>
      <w:r w:rsidR="00602EF9">
        <w:t xml:space="preserve"> into the spatially-implicit IPM</w:t>
      </w:r>
    </w:p>
    <w:p w14:paraId="1F1E4801" w14:textId="0ED9D747" w:rsidR="00EE3BDB" w:rsidRPr="00EE3BDB" w:rsidRDefault="00602EF9" w:rsidP="00EE3BDB">
      <w:r>
        <w:t xml:space="preserve">Landscape features, primarily land cover and land use, will be incorporated into the base IPM, informing the observer </w:t>
      </w:r>
      <w:r w:rsidR="008D7116">
        <w:t xml:space="preserve">component </w:t>
      </w:r>
      <w:r>
        <w:t>of the state-space model</w:t>
      </w:r>
      <w:r w:rsidR="008D7116">
        <w:t xml:space="preserve"> (</w:t>
      </w:r>
      <w:r w:rsidR="00DB4E6C">
        <w:t xml:space="preserve">informing </w:t>
      </w:r>
      <w:r w:rsidR="008D7116" w:rsidRPr="008D7116">
        <w:t>σ</w:t>
      </w:r>
      <w:r w:rsidR="008D7116" w:rsidRPr="008D7116">
        <w:rPr>
          <w:vertAlign w:val="superscript"/>
        </w:rPr>
        <w:t>2</w:t>
      </w:r>
      <w:r w:rsidR="008D7116">
        <w:t>)</w:t>
      </w:r>
      <w:r w:rsidR="004E7DE6">
        <w:t xml:space="preserve"> and the latent variable, </w:t>
      </w:r>
      <w:r w:rsidR="00B8193B">
        <w:t xml:space="preserve">apparent </w:t>
      </w:r>
      <w:r w:rsidR="004E7DE6">
        <w:t>survival (</w:t>
      </w:r>
      <w:r w:rsidR="004E7DE6" w:rsidRPr="004E7DE6">
        <w:rPr>
          <w:i/>
        </w:rPr>
        <w:t>φ</w:t>
      </w:r>
      <w:r w:rsidR="00B8193B">
        <w:t>; Figure 3)</w:t>
      </w:r>
      <w:r>
        <w:t xml:space="preserve">. </w:t>
      </w:r>
      <w:r w:rsidR="00ED7FF3">
        <w:t>Here, landscape features can be associated, at various spatial scales</w:t>
      </w:r>
      <w:r w:rsidR="004E7DE6">
        <w:t xml:space="preserve"> (e.g., via buffering)</w:t>
      </w:r>
      <w:r w:rsidR="00ED7FF3">
        <w:t>, with</w:t>
      </w:r>
      <w:r w:rsidR="004E7DE6">
        <w:t xml:space="preserve"> unique sites and observations yet remain unassociated with spatial location.  </w:t>
      </w:r>
      <w:r w:rsidR="00ED7FF3">
        <w:t xml:space="preserve"> </w:t>
      </w:r>
    </w:p>
    <w:p w14:paraId="6BEB0605" w14:textId="01DB54DA" w:rsidR="00EE3BDB" w:rsidRDefault="00EE3BDB" w:rsidP="00723A84">
      <w:pPr>
        <w:numPr>
          <w:ilvl w:val="2"/>
          <w:numId w:val="35"/>
        </w:numPr>
        <w:rPr>
          <w:b/>
        </w:rPr>
      </w:pPr>
      <w:r>
        <w:rPr>
          <w:b/>
        </w:rPr>
        <w:t>Making the model spatially-explicit</w:t>
      </w:r>
    </w:p>
    <w:p w14:paraId="57674825" w14:textId="01CA7DEC" w:rsidR="002C7FAA" w:rsidRDefault="00B8193B" w:rsidP="00B8193B">
      <w:r>
        <w:t xml:space="preserve">Adding a spatially-explicit component will require only minor adjustments to the statistical programming </w:t>
      </w:r>
      <w:r w:rsidR="008928A9">
        <w:t>code but</w:t>
      </w:r>
      <w:r>
        <w:t xml:space="preserve"> require significant subject expertise to inform the biological processes associated with spatial variation. A spatially-explicit IPM will allow the end-user to </w:t>
      </w:r>
      <w:r w:rsidR="002C7FAA">
        <w:t>extrapolate predictions to previously-unsampled locations. U</w:t>
      </w:r>
      <w:r>
        <w:t>nlike the spatially-implicit IPM the spatially-explicit IPM does not</w:t>
      </w:r>
      <w:r w:rsidR="00EC4A22">
        <w:t xml:space="preserve"> require</w:t>
      </w:r>
      <w:r>
        <w:t xml:space="preserve"> the mark-recapture and count data to be independent</w:t>
      </w:r>
      <w:r w:rsidR="002C7FAA">
        <w:t xml:space="preserve"> </w:t>
      </w:r>
      <w:r w:rsidR="002C7FAA">
        <w:fldChar w:fldCharType="begin"/>
      </w:r>
      <w:r w:rsidR="009B184D">
        <w:instrText xml:space="preserve"> ADDIN ZOTERO_ITEM CSL_CITATION {"citationID":"TzZndoGy","properties":{"formattedCitation":"[17]","plainCitation":"[17]","noteIndex":0},"citationItems":[{"id":9868,"uris":["http://zotero.org/users/1567006/items/UDZ98PUD"],"uri":["http://zotero.org/users/1567006/items/UDZ98PUD"],"itemData":{"id":9868,"type":"article-journal","title":"Spatially explicit integrated population models","container-title":"Methods in Ecology and Evolution","page":"1351–1360","volume":"5","issue":"12","source":"Google Scholar","author":[{"family":"Chandler","given":"Richard B."},{"family":"Clark","given":"Joseph D."}],"issued":{"date-parts":[["2014"]]}}}],"schema":"https://github.com/citation-style-language/schema/raw/master/csl-citation.json"} </w:instrText>
      </w:r>
      <w:r w:rsidR="002C7FAA">
        <w:fldChar w:fldCharType="separate"/>
      </w:r>
      <w:r w:rsidR="009B184D">
        <w:t>[17]</w:t>
      </w:r>
      <w:r w:rsidR="002C7FAA">
        <w:fldChar w:fldCharType="end"/>
      </w:r>
      <w:r>
        <w:t>.</w:t>
      </w:r>
    </w:p>
    <w:p w14:paraId="5AA3A38B" w14:textId="3B869EF6" w:rsidR="00F93DFA" w:rsidRDefault="00F93DFA" w:rsidP="00723A84">
      <w:pPr>
        <w:numPr>
          <w:ilvl w:val="2"/>
          <w:numId w:val="35"/>
        </w:numPr>
        <w:rPr>
          <w:b/>
        </w:rPr>
      </w:pPr>
      <w:r>
        <w:rPr>
          <w:b/>
        </w:rPr>
        <w:t>Decision-support Tools</w:t>
      </w:r>
    </w:p>
    <w:p w14:paraId="4B6B6157" w14:textId="4650A70F" w:rsidR="002F081A" w:rsidRPr="00F93DFA" w:rsidRDefault="005D1800" w:rsidP="00102CB6">
      <w:r>
        <w:t xml:space="preserve">I will seek </w:t>
      </w:r>
      <w:r w:rsidR="00F93DFA">
        <w:t xml:space="preserve">advice from </w:t>
      </w:r>
      <w:r>
        <w:t xml:space="preserve">collaborators with </w:t>
      </w:r>
      <w:r w:rsidR="00F93DFA">
        <w:t>expertise in the decision and translational sciences to identify the science/information needs</w:t>
      </w:r>
      <w:r>
        <w:t xml:space="preserve"> of</w:t>
      </w:r>
      <w:r w:rsidR="00F93DFA">
        <w:t xml:space="preserve"> our audiences prior to building the IPM (Objectives 1; section </w:t>
      </w:r>
      <w:r w:rsidR="00F93DFA">
        <w:rPr>
          <w:b/>
        </w:rPr>
        <w:t>3.2.1</w:t>
      </w:r>
      <w:r w:rsidR="00F93DFA">
        <w:t>).</w:t>
      </w:r>
      <w:r w:rsidR="00177580">
        <w:t xml:space="preserve"> DSTs will comprise R packages, designed for the analyst to have complete control over the modeling, and a web-based tool (e.g., a Shiny App) designed to allow the end-user </w:t>
      </w:r>
      <w:r w:rsidR="008928A9">
        <w:t>to interact</w:t>
      </w:r>
      <w:r w:rsidR="00177580">
        <w:t xml:space="preserve"> with the R package </w:t>
      </w:r>
      <w:r w:rsidR="000D6917">
        <w:t>in a web browser with no programming prerequisites.</w:t>
      </w:r>
    </w:p>
    <w:p w14:paraId="2E87B61E" w14:textId="06892CD0" w:rsidR="00BB3629" w:rsidRDefault="00320400" w:rsidP="00723A84">
      <w:pPr>
        <w:pStyle w:val="Heading1"/>
        <w:numPr>
          <w:ilvl w:val="0"/>
          <w:numId w:val="35"/>
        </w:numPr>
      </w:pPr>
      <w:bookmarkStart w:id="9" w:name="_Toc534801144"/>
      <w:r>
        <w:t xml:space="preserve">Expected </w:t>
      </w:r>
      <w:r w:rsidR="00552C1D">
        <w:t>c</w:t>
      </w:r>
      <w:r w:rsidR="00764413">
        <w:t xml:space="preserve">ontributions to USGS, CSS </w:t>
      </w:r>
      <w:r w:rsidR="00D1208C">
        <w:t xml:space="preserve">and </w:t>
      </w:r>
      <w:r w:rsidR="00552C1D">
        <w:t>CSAS</w:t>
      </w:r>
      <w:r w:rsidR="00D1208C">
        <w:t>&amp;L</w:t>
      </w:r>
      <w:r w:rsidR="00552C1D">
        <w:t xml:space="preserve"> mission</w:t>
      </w:r>
      <w:r w:rsidR="00D1208C">
        <w:t>s</w:t>
      </w:r>
      <w:bookmarkEnd w:id="9"/>
    </w:p>
    <w:p w14:paraId="48A52821" w14:textId="1F0EFADF" w:rsidR="005A0F9A" w:rsidRDefault="003154B0" w:rsidP="000F7469">
      <w:r>
        <w:t xml:space="preserve">The </w:t>
      </w:r>
      <w:r w:rsidR="00057FD3">
        <w:t xml:space="preserve">integrative </w:t>
      </w:r>
      <w:r>
        <w:t xml:space="preserve">nature </w:t>
      </w:r>
      <w:r w:rsidR="00764413">
        <w:t>of this proposed work, coupled with</w:t>
      </w:r>
      <w:r w:rsidR="00311124">
        <w:t xml:space="preserve"> </w:t>
      </w:r>
      <w:r w:rsidR="00311124" w:rsidRPr="00311124">
        <w:rPr>
          <w:u w:val="single"/>
        </w:rPr>
        <w:t xml:space="preserve">my </w:t>
      </w:r>
      <w:r w:rsidR="00764413" w:rsidRPr="003154B0">
        <w:rPr>
          <w:u w:val="single"/>
        </w:rPr>
        <w:t>enthusiasm for conducting integrative, relevant, and collaborative science</w:t>
      </w:r>
      <w:r w:rsidR="00764413">
        <w:t xml:space="preserve">, makes the CSAS&amp;L and the </w:t>
      </w:r>
      <w:r>
        <w:t>Mendenhall RO #</w:t>
      </w:r>
      <w:r w:rsidR="003426F7">
        <w:t>S</w:t>
      </w:r>
      <w:r>
        <w:t xml:space="preserve">31 </w:t>
      </w:r>
      <w:r w:rsidR="00764413">
        <w:t xml:space="preserve">research </w:t>
      </w:r>
      <w:r>
        <w:t xml:space="preserve">team </w:t>
      </w:r>
      <w:r w:rsidR="00764413">
        <w:t xml:space="preserve">an ideal environment in which </w:t>
      </w:r>
      <w:r>
        <w:t xml:space="preserve">to succeed. </w:t>
      </w:r>
      <w:r w:rsidR="00764413">
        <w:t>The USGS</w:t>
      </w:r>
      <w:r w:rsidR="005F666D">
        <w:t xml:space="preserve"> </w:t>
      </w:r>
      <w:r>
        <w:t xml:space="preserve">is </w:t>
      </w:r>
      <w:r w:rsidR="005F666D">
        <w:t xml:space="preserve">uniquely poised to </w:t>
      </w:r>
      <w:r>
        <w:t xml:space="preserve">contribute its large-scale, longitudinal </w:t>
      </w:r>
      <w:r w:rsidR="005F666D">
        <w:t>geophysical, climatic, and ecological models into existing IPM framework</w:t>
      </w:r>
      <w:r w:rsidR="00D1208C">
        <w:t>s</w:t>
      </w:r>
      <w:r>
        <w:t xml:space="preserve">. The </w:t>
      </w:r>
      <w:r w:rsidR="00764413">
        <w:t xml:space="preserve">institutional knowledge </w:t>
      </w:r>
      <w:r>
        <w:t xml:space="preserve">within </w:t>
      </w:r>
      <w:r w:rsidR="005324CD">
        <w:t xml:space="preserve">the </w:t>
      </w:r>
      <w:r>
        <w:t xml:space="preserve">CSAS&amp;L </w:t>
      </w:r>
      <w:r w:rsidR="005324CD">
        <w:t xml:space="preserve">team will greatly benefit Objective 1, identifying and using the landscape and habitat data products. </w:t>
      </w:r>
    </w:p>
    <w:p w14:paraId="3740833E" w14:textId="46C48401" w:rsidR="005F666D" w:rsidRDefault="005A0F9A" w:rsidP="00555785">
      <w:r>
        <w:tab/>
        <w:t xml:space="preserve">This project is low-risk but has the potential to inform decision-makers and practitioners in the short- and long-terms. We will build off of existing IPMs to efficiently incorporate </w:t>
      </w:r>
      <w:r w:rsidR="00D1208C">
        <w:t xml:space="preserve">federally-funded </w:t>
      </w:r>
      <w:r>
        <w:t xml:space="preserve">land features </w:t>
      </w:r>
      <w:r w:rsidR="00D1208C">
        <w:t>data into science-based knowledge for end-users</w:t>
      </w:r>
      <w:r w:rsidR="007E5450">
        <w:t>, therefore, the success of the project lies mostly in working with USGS and other data product experts to identify and incorporate the best data products into our models.</w:t>
      </w:r>
      <w:r w:rsidR="00555785">
        <w:t xml:space="preserve"> </w:t>
      </w:r>
      <w:r>
        <w:t xml:space="preserve">This project contributes </w:t>
      </w:r>
      <w:r w:rsidR="005324CD">
        <w:t xml:space="preserve">to the CSAS&amp;L’s </w:t>
      </w:r>
      <w:r w:rsidR="00A039D8">
        <w:t xml:space="preserve">Five Year Science Strategy </w:t>
      </w:r>
      <w:r w:rsidR="005730C7">
        <w:t xml:space="preserve">by </w:t>
      </w:r>
      <w:r w:rsidR="00D1208C">
        <w:t>‘Converting Data into Actionable Knowledge</w:t>
      </w:r>
      <w:r w:rsidR="000F7469">
        <w:t>’</w:t>
      </w:r>
      <w:r w:rsidR="007C5865">
        <w:t>.</w:t>
      </w:r>
      <w:r w:rsidR="005730C7">
        <w:t xml:space="preserve"> This project also aligns well with the CSAS&amp;L Mission, contributing to</w:t>
      </w:r>
      <w:r w:rsidR="009E4A7E">
        <w:t xml:space="preserve"> primarily to </w:t>
      </w:r>
      <w:r w:rsidR="00983D95">
        <w:t xml:space="preserve">the </w:t>
      </w:r>
      <w:r w:rsidR="00740775">
        <w:t>Biodiversity</w:t>
      </w:r>
      <w:r w:rsidR="00983D95">
        <w:t xml:space="preserve"> Science theme’s </w:t>
      </w:r>
      <w:r w:rsidR="00A039D8">
        <w:t>Strategy</w:t>
      </w:r>
      <w:r w:rsidR="00983D95">
        <w:t xml:space="preserve"> </w:t>
      </w:r>
      <w:r w:rsidR="009E4A7E">
        <w:t>Goals 1</w:t>
      </w:r>
      <w:r w:rsidR="00E00B3F">
        <w:t xml:space="preserve"> (leadership in </w:t>
      </w:r>
      <w:r w:rsidR="00983D95">
        <w:t>biodiversity</w:t>
      </w:r>
      <w:r w:rsidR="00E00B3F">
        <w:t xml:space="preserve"> science)</w:t>
      </w:r>
      <w:r w:rsidR="009E4A7E">
        <w:t>, 3</w:t>
      </w:r>
      <w:r w:rsidR="00E00B3F">
        <w:t xml:space="preserve"> (partnerships and collaboration)</w:t>
      </w:r>
      <w:r w:rsidR="009E4A7E">
        <w:t xml:space="preserve">, and 4 </w:t>
      </w:r>
      <w:r w:rsidR="00E00B3F">
        <w:t xml:space="preserve">(expanding access to data through innovation) </w:t>
      </w:r>
      <w:r w:rsidR="009E4A7E">
        <w:t>for Biodiversity Science</w:t>
      </w:r>
      <w:r w:rsidR="00E00B3F">
        <w:t>.</w:t>
      </w:r>
      <w:r w:rsidR="009E4A7E">
        <w:t xml:space="preserve"> </w:t>
      </w:r>
    </w:p>
    <w:p w14:paraId="1E34D479" w14:textId="2CBB7517" w:rsidR="00BB3629" w:rsidRDefault="005F666D" w:rsidP="00723A84">
      <w:pPr>
        <w:pStyle w:val="Heading1"/>
        <w:numPr>
          <w:ilvl w:val="0"/>
          <w:numId w:val="35"/>
        </w:numPr>
      </w:pPr>
      <w:bookmarkStart w:id="10" w:name="_Toc534801145"/>
      <w:r w:rsidRPr="00AF3F6F">
        <w:t>Potential c</w:t>
      </w:r>
      <w:r w:rsidR="00C90A58">
        <w:t>ollaborations</w:t>
      </w:r>
      <w:bookmarkEnd w:id="10"/>
      <w:r w:rsidR="00C90A58">
        <w:t xml:space="preserve"> </w:t>
      </w:r>
    </w:p>
    <w:p w14:paraId="2869C0E3" w14:textId="4F47E43D" w:rsidR="00311124" w:rsidRDefault="00311124" w:rsidP="00311124">
      <w:r>
        <w:t>A key component of this project is</w:t>
      </w:r>
      <w:r w:rsidR="00A11C90">
        <w:t xml:space="preserve"> conducting integrative science to immediately inform decision making.</w:t>
      </w:r>
      <w:r>
        <w:t xml:space="preserve"> As such, strategic collaboration among those with expertise in disciplines of ecology, data science, and human science will be of great benefit to this project. The inherently </w:t>
      </w:r>
      <w:r w:rsidR="00B87350">
        <w:t>transdisciplinary</w:t>
      </w:r>
      <w:r>
        <w:t xml:space="preserve"> nature of the SAS and especially the CSAS&amp;L provides an ideal environment within which this project will thrive. I have identified potential collaborators with whose support the value of this project can only improve. </w:t>
      </w:r>
    </w:p>
    <w:p w14:paraId="7C198367" w14:textId="77777777" w:rsidR="00311124" w:rsidRDefault="00311124" w:rsidP="00B417C8"/>
    <w:p w14:paraId="5AE05242" w14:textId="7F64CB99" w:rsidR="00D85FD0" w:rsidRDefault="00F70852" w:rsidP="00D85FD0">
      <w:pPr>
        <w:pStyle w:val="Heading2"/>
        <w:numPr>
          <w:ilvl w:val="1"/>
          <w:numId w:val="19"/>
        </w:numPr>
      </w:pPr>
      <w:bookmarkStart w:id="11" w:name="_Toc534801146"/>
      <w:r>
        <w:lastRenderedPageBreak/>
        <w:t>USGS</w:t>
      </w:r>
      <w:r w:rsidR="002A1380">
        <w:t xml:space="preserve"> </w:t>
      </w:r>
      <w:r w:rsidR="00311124">
        <w:t>RO #</w:t>
      </w:r>
      <w:r w:rsidR="008669AB">
        <w:t>S</w:t>
      </w:r>
      <w:r w:rsidR="00311124">
        <w:t>31 research team members</w:t>
      </w:r>
      <w:r w:rsidR="00C372C6">
        <w:t xml:space="preserve"> and proposed advisors</w:t>
      </w:r>
      <w:bookmarkEnd w:id="11"/>
    </w:p>
    <w:p w14:paraId="288F8329" w14:textId="6F66666F" w:rsidR="00B87350" w:rsidRDefault="00311124" w:rsidP="00F70852">
      <w:pPr>
        <w:pStyle w:val="ListParagraph"/>
        <w:spacing w:after="160"/>
        <w:ind w:left="0"/>
        <w:rPr>
          <w:rFonts w:ascii="Times" w:hAnsi="Times"/>
        </w:rPr>
      </w:pPr>
      <w:r>
        <w:rPr>
          <w:rFonts w:ascii="Times" w:hAnsi="Times"/>
        </w:rPr>
        <w:t xml:space="preserve">The expertise within this research team is impressive and the breadth conveys the degree to which transdisciplinary work is important to a successful </w:t>
      </w:r>
      <w:r w:rsidR="00B87350">
        <w:rPr>
          <w:rFonts w:ascii="Times" w:hAnsi="Times"/>
        </w:rPr>
        <w:t>project in CSAS&amp;L</w:t>
      </w:r>
      <w:r>
        <w:rPr>
          <w:rFonts w:ascii="Times" w:hAnsi="Times"/>
        </w:rPr>
        <w:t xml:space="preserve">. </w:t>
      </w:r>
      <w:r w:rsidR="00B87350">
        <w:rPr>
          <w:rFonts w:ascii="Times" w:hAnsi="Times"/>
        </w:rPr>
        <w:t>This project will benefit from advisement by Drs. Jenni and Wellman. Incorporating economic constraints (e.g., monitoring or management action budgetary restrictions) into the decision-making process is critical to exploring management option</w:t>
      </w:r>
      <w:r w:rsidR="00EA67A4">
        <w:rPr>
          <w:rFonts w:ascii="Times" w:hAnsi="Times"/>
        </w:rPr>
        <w:t>s. Advisement from Dr. Bagstad will useful in the tool designing phase to code a program which can easily incorporate financial decisions.</w:t>
      </w:r>
    </w:p>
    <w:p w14:paraId="78FBB984" w14:textId="28D85707" w:rsidR="00D85FD0" w:rsidRDefault="00D85FD0" w:rsidP="00D85FD0">
      <w:pPr>
        <w:pStyle w:val="Heading2"/>
        <w:numPr>
          <w:ilvl w:val="1"/>
          <w:numId w:val="19"/>
        </w:numPr>
      </w:pPr>
      <w:bookmarkStart w:id="12" w:name="_Toc534801147"/>
      <w:r>
        <w:t>Intra-agency scientists and research groups</w:t>
      </w:r>
      <w:bookmarkEnd w:id="12"/>
    </w:p>
    <w:p w14:paraId="5B5E8427" w14:textId="61B38AFA" w:rsidR="00B844A2" w:rsidRDefault="00D85FD0" w:rsidP="00B844A2">
      <w:r>
        <w:t xml:space="preserve">The </w:t>
      </w:r>
      <w:r w:rsidR="00566ED0">
        <w:t xml:space="preserve">diversity </w:t>
      </w:r>
      <w:r w:rsidR="002315D6">
        <w:t xml:space="preserve">of scientific backgrounds of research scientists in the USGS is amazing. </w:t>
      </w:r>
      <w:r w:rsidR="00C90A58">
        <w:t>Potential USGS collaborators</w:t>
      </w:r>
      <w:r w:rsidR="003977B6">
        <w:t xml:space="preserve"> </w:t>
      </w:r>
      <w:r w:rsidR="00C90A58">
        <w:t xml:space="preserve">whose expertise </w:t>
      </w:r>
      <w:r w:rsidR="003977B6">
        <w:t>would</w:t>
      </w:r>
      <w:r w:rsidR="00C90A58">
        <w:t xml:space="preserve"> benefit this project include but is certainly not limited to, Andy Royle (population modeling), Mevin Hooten (hierarchical/Bayesian modeling), </w:t>
      </w:r>
      <w:r w:rsidR="003977B6">
        <w:t>Jenn Malpass (ornithology, bird banding), Kristin Byrd (decision support), and Michael Runge (SDM).</w:t>
      </w:r>
      <w:r w:rsidR="00B844A2">
        <w:t xml:space="preserve"> The Interagency Collaborate for Environmental Modeling and Monitoring meetings (ICEMM) will also be of great value to this project and my understanding of agency and interagency collaboration</w:t>
      </w:r>
      <w:r w:rsidR="00166920">
        <w:t>s</w:t>
      </w:r>
      <w:r w:rsidR="00B844A2">
        <w:t xml:space="preserve">. </w:t>
      </w:r>
    </w:p>
    <w:p w14:paraId="6DC41213" w14:textId="7CA9B77A" w:rsidR="002315D6" w:rsidRDefault="002315D6" w:rsidP="002315D6"/>
    <w:p w14:paraId="4F9E0808" w14:textId="1C662D43" w:rsidR="002315D6" w:rsidRDefault="005F666D" w:rsidP="005730C7">
      <w:pPr>
        <w:pStyle w:val="Heading2"/>
        <w:numPr>
          <w:ilvl w:val="1"/>
          <w:numId w:val="19"/>
        </w:numPr>
      </w:pPr>
      <w:bookmarkStart w:id="13" w:name="_Toc534801148"/>
      <w:r w:rsidRPr="00AF3F6F">
        <w:t>Community for Data Integration (CDI)</w:t>
      </w:r>
      <w:bookmarkEnd w:id="13"/>
      <w:r w:rsidRPr="00AF3F6F">
        <w:t xml:space="preserve"> </w:t>
      </w:r>
    </w:p>
    <w:p w14:paraId="57C535E9" w14:textId="17D354A7" w:rsidR="005F666D" w:rsidRDefault="005F666D" w:rsidP="005F666D">
      <w:r>
        <w:t>The technical aspects of this project, including software development and process documentation (</w:t>
      </w:r>
      <w:r w:rsidR="005576DA">
        <w:t xml:space="preserve">especially </w:t>
      </w:r>
      <w:r w:rsidR="005576DA">
        <w:rPr>
          <w:b/>
        </w:rPr>
        <w:t>6.3.1</w:t>
      </w:r>
      <w:r>
        <w:t xml:space="preserve">) </w:t>
      </w:r>
      <w:r w:rsidR="003B3F8C">
        <w:t>will</w:t>
      </w:r>
      <w:r w:rsidR="001A51D6">
        <w:t xml:space="preserve"> </w:t>
      </w:r>
      <w:r>
        <w:t>benefit from r</w:t>
      </w:r>
      <w:r w:rsidR="00F8491B">
        <w:t xml:space="preserve">egular interaction with the </w:t>
      </w:r>
      <w:r w:rsidR="005576DA">
        <w:t xml:space="preserve">Community for Data Integration. </w:t>
      </w:r>
    </w:p>
    <w:p w14:paraId="562A6536" w14:textId="77777777" w:rsidR="003977B6" w:rsidRDefault="003977B6" w:rsidP="005F666D"/>
    <w:p w14:paraId="43B20CFA" w14:textId="0D8786F8" w:rsidR="005F666D" w:rsidRDefault="001B7BDD" w:rsidP="000D62DB">
      <w:pPr>
        <w:pStyle w:val="Heading2"/>
        <w:numPr>
          <w:ilvl w:val="1"/>
          <w:numId w:val="19"/>
        </w:numPr>
      </w:pPr>
      <w:bookmarkStart w:id="14" w:name="_Toc534801149"/>
      <w:r>
        <w:t>Working groups</w:t>
      </w:r>
      <w:bookmarkEnd w:id="14"/>
      <w:r w:rsidR="003154B0">
        <w:t xml:space="preserve"> </w:t>
      </w:r>
    </w:p>
    <w:p w14:paraId="71882421" w14:textId="77E8DD72" w:rsidR="002F081A" w:rsidRDefault="005F666D" w:rsidP="0091177F">
      <w:r>
        <w:t xml:space="preserve">Synthesis and integration of disparate data to inform a single model (Integrated Modeling) is aided by strong communications among the </w:t>
      </w:r>
      <w:r w:rsidR="003154B0">
        <w:t xml:space="preserve">stakeholders, the </w:t>
      </w:r>
      <w:r>
        <w:t xml:space="preserve">Analyst Team </w:t>
      </w:r>
      <w:r w:rsidR="003154B0">
        <w:t xml:space="preserve">and the subject experts. A formally-supported working group may expedite this communication, and birth new ideas for achieving aims beyond the scope of this project. </w:t>
      </w:r>
      <w:r w:rsidR="00311124">
        <w:t xml:space="preserve">I am </w:t>
      </w:r>
      <w:r w:rsidR="003154B0">
        <w:t>aware of the potential for the Powell Center to facilitate in-person meetings of collaborators where funding may not otherwise be available.</w:t>
      </w:r>
      <w:r w:rsidR="001B7BDD">
        <w:t xml:space="preserve"> </w:t>
      </w:r>
      <w:r w:rsidR="0091177F">
        <w:t xml:space="preserve">If appropriate, I will </w:t>
      </w:r>
      <w:r w:rsidR="001727C7">
        <w:t xml:space="preserve">coordinate proposals for synthesis </w:t>
      </w:r>
      <w:r w:rsidR="001B7BDD">
        <w:t>working group</w:t>
      </w:r>
      <w:r w:rsidR="001727C7">
        <w:t>s</w:t>
      </w:r>
      <w:r w:rsidR="001B7BDD">
        <w:t xml:space="preserve"> (at, e.g., USGS Powell Center, NimBios) to explore further the challenges and opportunities</w:t>
      </w:r>
      <w:r w:rsidR="004C3691">
        <w:t xml:space="preserve"> of IPMs</w:t>
      </w:r>
      <w:r w:rsidR="00C06501">
        <w:t xml:space="preserve"> </w:t>
      </w:r>
      <w:r w:rsidR="001B7BDD">
        <w:t xml:space="preserve"> </w:t>
      </w:r>
      <w:r w:rsidR="001B7BDD">
        <w:fldChar w:fldCharType="begin"/>
      </w:r>
      <w:r w:rsidR="00B71EBA">
        <w:instrText xml:space="preserve"> ADDIN ZOTERO_ITEM CSL_CITATION {"citationID":"8ChrzDyI","properties":{"formattedCitation":"[10, 18\\uc0\\u8211{}21]","plainCitation":"[10, 18–21]","noteIndex":0},"citationItems":[{"id":9422,"uris":["http://zotero.org/users/1567006/items/GVSLHC42"],"uri":["http://zotero.org/users/1567006/items/GVSLHC42"],"itemData":{"id":9422,"type":"article-journal","title":"Full-annual-cycle population models for migratory birds","container-title":"The Auk","page":"433-449","volume":"132","issue":"2","source":"bioone.org (Atypon)","abstract":"Full-annual-cycle (FAC) models integrate seasonal demographic and environmental processes to elucidate the factors that limit and regulate animal populations. Unlike traditional, breeding-season-focused models of migratory populations, FAC population models include the effects on population dynamics of events in both the breeding and the nonbreeding season (i.e. winter and migration). Given that migratory birds can spend most of the year away from the breeding grounds and face seasonally specific threats and limitation, FAC models can provide critical and unique insights about their population dynamics. We review existing FAC population model types, including demographic network models, seasonal matrix models, and individual-based models, with examples of each type. We also suggest some approaches new to FAC population modeling—integrated population models and integral projection models—and make recommendations for the development and implementation of these models. Incorporating model components such as density dependence, migratory connectivity (the demographic linkages between breeding and nonbreeding areas), and seasonal interactions can be critical for model realism but can also increase model complexity and development time. Much of the development of FAC population models has been more theoretical than applied. The main limitation to the application of the developed models is availability of empirical data for all annual stages, particularly knowledge of migratory connectivity and density-dependent seasonal survival. As these data become more available, the models outlined here should find additional uses.","DOI":"10.1642/AUK-14-211.1","ISSN":"0004-8038","journalAbbreviation":"The Auk","author":[{"family":"Hostetler","given":"Jeffrey A."},{"family":"Sillett","given":"T. Scott"},{"family":"Marra","given":"Peter P."}],"issued":{"date-parts":[["2015",3,4]]}}},{"id":"jrP7jTbx/IrRl6IMQ","uris":["http://zotero.org/users/1567006/items/G785A67J"],"uri":["http://zotero.org/users/1567006/items/G785A67J"],"itemData":{"id":1009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85,"uris":["http://zotero.org/users/1567006/items/KPJ4D3TY"],"uri":["http://zotero.org/users/1567006/items/KPJ4D3TY"],"itemData":{"id":9385,"type":"article-journal","title":"Modeling Avian Full Annual Cycle Distribution and Population Trends with Citizen Science Data","container-title":"bioRxiv","page":"251868","source":"Google Scholar","author":[{"family":"Fink","given":"Daniel"},{"family":"Auer","given":"Tom"},{"family":"Ruiz-Gutierrez","given":"Viviana"},{"family":"Hochachka","given":"Wesley M."},{"family":"Johnston","given":"Alison"},{"family":"La Sorte","given":"Frank A."},{"family":"Kelling","given":"Steve"}],"issued":{"date-parts":[["2018"]]}}},{"id":9394,"uris":["http://zotero.org/users/1567006/items/9HBMGETN"],"uri":["http://zotero.org/users/1567006/items/9HBMGETN"],"itemData":{"id":9394,"type":"article-journal","title":"Synthesizing multiple data types for biological conservation using integrated population models","container-title":"Biological Conservation","page":"240–250","volume":"217","source":"Google Scholar","author":[{"family":"Zipkin","given":"Elise F."},{"family":"Saunders","given":"Sarah P."}],"issued":{"date-parts":[["2018"]]}}}],"schema":"https://github.com/citation-style-language/schema/raw/master/csl-citation.json"} </w:instrText>
      </w:r>
      <w:r w:rsidR="001B7BDD">
        <w:fldChar w:fldCharType="separate"/>
      </w:r>
      <w:r w:rsidR="009B184D" w:rsidRPr="009B184D">
        <w:t>[10, 18–21]</w:t>
      </w:r>
      <w:r w:rsidR="001B7BDD">
        <w:fldChar w:fldCharType="end"/>
      </w:r>
      <w:r w:rsidR="008A51FF">
        <w:t>)</w:t>
      </w:r>
      <w:r w:rsidR="001B7BDD">
        <w:t xml:space="preserve">. </w:t>
      </w:r>
    </w:p>
    <w:p w14:paraId="436C5273" w14:textId="4E18C60A" w:rsidR="005F666D" w:rsidRDefault="005F666D" w:rsidP="0097513B">
      <w:pPr>
        <w:pStyle w:val="Heading1"/>
        <w:numPr>
          <w:ilvl w:val="0"/>
          <w:numId w:val="19"/>
        </w:numPr>
      </w:pPr>
      <w:bookmarkStart w:id="15" w:name="_Toc534801150"/>
      <w:r w:rsidRPr="00AF3F6F">
        <w:t>Expected products</w:t>
      </w:r>
      <w:bookmarkEnd w:id="15"/>
    </w:p>
    <w:p w14:paraId="01CC6D53" w14:textId="183618EB" w:rsidR="005F666D" w:rsidRDefault="005F666D" w:rsidP="0062702D">
      <w:r>
        <w:t xml:space="preserve">The overarching aim of this project is to develop </w:t>
      </w:r>
      <w:r w:rsidRPr="00585329">
        <w:t>high-value</w:t>
      </w:r>
      <w:r>
        <w:t xml:space="preserve"> Decision Support Tools (DST) for decision makers and placed-based within an Integrated Modeling framework. I propose</w:t>
      </w:r>
      <w:r w:rsidR="0062702D">
        <w:t>d to create</w:t>
      </w:r>
      <w:r>
        <w:t xml:space="preserve"> a DST that will be of high value to end-users, but with a broader goal of promoting the awareness and use of USGS data products and tools among the research and management communities. </w:t>
      </w:r>
      <w:r w:rsidR="0062702D">
        <w:t>This</w:t>
      </w:r>
      <w:r>
        <w:t xml:space="preserve"> </w:t>
      </w:r>
      <w:r w:rsidR="0062702D">
        <w:t xml:space="preserve">project is </w:t>
      </w:r>
      <w:r>
        <w:t xml:space="preserve">designed to incorporate information </w:t>
      </w:r>
      <w:r w:rsidR="0062702D">
        <w:t xml:space="preserve">(data) largely </w:t>
      </w:r>
      <w:r>
        <w:t xml:space="preserve">collected and </w:t>
      </w:r>
      <w:r w:rsidR="0062702D">
        <w:t xml:space="preserve">curated </w:t>
      </w:r>
      <w:r>
        <w:t xml:space="preserve">by the USGS into advanced population modeling techniques, which can be used to directly inform on-the-ground management and decision makers. </w:t>
      </w:r>
    </w:p>
    <w:p w14:paraId="1A8AC972" w14:textId="479219B0" w:rsidR="005F666D" w:rsidRDefault="005F666D" w:rsidP="008F64D4">
      <w:pPr>
        <w:ind w:firstLine="360"/>
      </w:pPr>
      <w:r>
        <w:t>Given the plethora of data and information available to applied ecologists and ecological management, it becomes increasingly important for the USGS to create awareness about their data products</w:t>
      </w:r>
      <w:r w:rsidR="00585329">
        <w:t xml:space="preserve">. This project </w:t>
      </w:r>
      <w:r w:rsidR="00ED3C7E">
        <w:t>promotes</w:t>
      </w:r>
      <w:r w:rsidR="00C13D27">
        <w:t xml:space="preserve"> the awareness of USGS data projects while achieving our aims through both scientific and agency publications (</w:t>
      </w:r>
      <w:r w:rsidR="00C13D27">
        <w:rPr>
          <w:b/>
        </w:rPr>
        <w:t>6.1</w:t>
      </w:r>
      <w:r w:rsidR="00C13D27">
        <w:t xml:space="preserve">, </w:t>
      </w:r>
      <w:r w:rsidR="00C13D27">
        <w:rPr>
          <w:b/>
        </w:rPr>
        <w:t>6.2</w:t>
      </w:r>
      <w:r w:rsidR="00C13D27" w:rsidRPr="00C13D27">
        <w:t>)</w:t>
      </w:r>
      <w:r w:rsidR="00C13D27">
        <w:t>.</w:t>
      </w:r>
      <w:r>
        <w:t xml:space="preserve"> </w:t>
      </w:r>
    </w:p>
    <w:p w14:paraId="6A557C01" w14:textId="6EF7FF1D" w:rsidR="00717D49" w:rsidRDefault="00717D49" w:rsidP="00717D49">
      <w:pPr>
        <w:ind w:firstLine="360"/>
      </w:pPr>
      <w:r>
        <w:t xml:space="preserve">This project will operate under an open science </w:t>
      </w:r>
      <w:r w:rsidR="00585329">
        <w:t xml:space="preserve">framework </w:t>
      </w:r>
      <w:r>
        <w:t xml:space="preserve">while adhering to both the USGS best practices for open source efforts </w:t>
      </w:r>
      <w:r>
        <w:fldChar w:fldCharType="begin"/>
      </w:r>
      <w:r w:rsidR="009B184D">
        <w:instrText xml:space="preserve"> ADDIN ZOTERO_ITEM CSL_CITATION {"citationID":"8eVGEpue","properties":{"formattedCitation":"[22]","plainCitation":"[22]","noteIndex":0},"citationItems":[{"id":9957,"uris":["http://zotero.org/users/1567006/items/AGU4S5EB"],"uri":["http://zotero.org/users/1567006/items/AGU4S5EB"],"itemData":{"id":9957,"type":"webpage","title":"Documents best practices for software development within the U.S. Geological Survey: usgs/best-practices","URL":"https://github.com/usgs/best-practices","note":"original-date: 2016-01-28T23:15:45Z","shortTitle":"Documents best practices for software development within the U.S. Geological Survey","author":[{"literal":"U.S. Geological Survey"}],"issued":{"date-parts":[["2018",11,9]]},"accessed":{"date-parts":[["2019",1,7]]}}}],"schema":"https://github.com/citation-style-language/schema/raw/master/csl-citation.json"} </w:instrText>
      </w:r>
      <w:r>
        <w:fldChar w:fldCharType="separate"/>
      </w:r>
      <w:r w:rsidR="009B184D">
        <w:t>[22]</w:t>
      </w:r>
      <w:r>
        <w:fldChar w:fldCharType="end"/>
      </w:r>
      <w:r>
        <w:t xml:space="preserve"> and Fundamental Science Practices. All efforts will be made to create publicly-available and easily accessible and executable end products.</w:t>
      </w:r>
    </w:p>
    <w:p w14:paraId="3D348C74" w14:textId="77777777" w:rsidR="0062702D" w:rsidRDefault="0062702D" w:rsidP="0062702D"/>
    <w:p w14:paraId="06257CFE" w14:textId="77777777" w:rsidR="0062702D" w:rsidRDefault="0062702D" w:rsidP="0062702D">
      <w:pPr>
        <w:pStyle w:val="Heading2"/>
        <w:numPr>
          <w:ilvl w:val="1"/>
          <w:numId w:val="19"/>
        </w:numPr>
      </w:pPr>
      <w:r>
        <w:t xml:space="preserve">   </w:t>
      </w:r>
      <w:bookmarkStart w:id="16" w:name="_Toc534801151"/>
      <w:r w:rsidR="005F666D" w:rsidRPr="0062702D">
        <w:t>Peer-reviewed</w:t>
      </w:r>
      <w:r>
        <w:t xml:space="preserve"> scientific publications</w:t>
      </w:r>
      <w:bookmarkEnd w:id="16"/>
    </w:p>
    <w:p w14:paraId="690B04C3" w14:textId="247BA00C" w:rsidR="00AF3F6F" w:rsidRDefault="00AF3F6F" w:rsidP="0062702D">
      <w:r>
        <w:t xml:space="preserve">I expect at least two high quality peer-reviewed publications from this project. The first </w:t>
      </w:r>
      <w:r w:rsidR="006B0B22">
        <w:t xml:space="preserve">will detail </w:t>
      </w:r>
      <w:r>
        <w:t xml:space="preserve">advances in the analytical and technical approach to building the IPM using a case study, where the target audience is similar to the readership of </w:t>
      </w:r>
      <w:r>
        <w:rPr>
          <w:i/>
        </w:rPr>
        <w:t>Methods in Ecology and Evolution</w:t>
      </w:r>
      <w:r>
        <w:t xml:space="preserve">. The second, an article focused on discussion of the utility of IPMs in the decision-making process, with a readership of applied ecologists and decision-makers. Close collaboration with decision-making teams will be required for a successful translation of the latter article to our intended audience. </w:t>
      </w:r>
    </w:p>
    <w:p w14:paraId="52738857" w14:textId="77777777" w:rsidR="00A9429B" w:rsidRDefault="00A9429B" w:rsidP="0062702D"/>
    <w:p w14:paraId="3888501E" w14:textId="58CAFED3" w:rsidR="00817A44" w:rsidRDefault="0062702D" w:rsidP="0062702D">
      <w:pPr>
        <w:pStyle w:val="Heading2"/>
        <w:numPr>
          <w:ilvl w:val="1"/>
          <w:numId w:val="19"/>
        </w:numPr>
      </w:pPr>
      <w:r>
        <w:t xml:space="preserve">   </w:t>
      </w:r>
      <w:bookmarkStart w:id="17" w:name="_Toc534801152"/>
      <w:r>
        <w:t>Internal reports and outreach materials</w:t>
      </w:r>
      <w:bookmarkEnd w:id="17"/>
    </w:p>
    <w:p w14:paraId="35424CDE" w14:textId="71891713" w:rsidR="00A9429B" w:rsidRDefault="00823B8A" w:rsidP="00823B8A">
      <w:r>
        <w:t>In addition to regular internal reports required of the Mendenhall Fellow, I will generate a companion report that will be stored on the GitHub repository associated with these project files. Written for a general audience, this report will accompany the transparent process documentation of building our IPMs and DSTs. If possible, I will present our methodological results and DST end products at relevant meetings or conferences (e.g., The Wildlife Society annual meetings).</w:t>
      </w:r>
    </w:p>
    <w:p w14:paraId="4B8BC3A1" w14:textId="77777777" w:rsidR="00A9429B" w:rsidRPr="00A9429B" w:rsidRDefault="00A9429B" w:rsidP="00A9429B"/>
    <w:p w14:paraId="198685E2" w14:textId="77777777" w:rsidR="0062702D" w:rsidRDefault="0062702D" w:rsidP="0062702D">
      <w:pPr>
        <w:pStyle w:val="Heading2"/>
        <w:numPr>
          <w:ilvl w:val="1"/>
          <w:numId w:val="19"/>
        </w:numPr>
      </w:pPr>
      <w:r>
        <w:t xml:space="preserve">   </w:t>
      </w:r>
      <w:bookmarkStart w:id="18" w:name="_Toc534801153"/>
      <w:r>
        <w:t>Decision support tools</w:t>
      </w:r>
      <w:bookmarkEnd w:id="18"/>
    </w:p>
    <w:p w14:paraId="1D0BA8EE" w14:textId="2A06B098" w:rsidR="00717D49" w:rsidRPr="008F03A3" w:rsidRDefault="008F03A3" w:rsidP="005F666D">
      <w:r>
        <w:t>I expect creating the decision support tools that are accessible and useful to the decision makers and practitioners to be the most challenging aspect of this project. Although generating the statistical programs (</w:t>
      </w:r>
      <w:r>
        <w:rPr>
          <w:b/>
        </w:rPr>
        <w:t>6.3.1</w:t>
      </w:r>
      <w:r>
        <w:t>) and web-based, interactive inference tools (</w:t>
      </w:r>
      <w:r>
        <w:rPr>
          <w:b/>
        </w:rPr>
        <w:t>6.3.2</w:t>
      </w:r>
      <w:r>
        <w:t xml:space="preserve">) are technically feasible, gaining feedback from our potential end-users will be vital to generating a </w:t>
      </w:r>
      <w:r>
        <w:rPr>
          <w:i/>
        </w:rPr>
        <w:t>high-value</w:t>
      </w:r>
      <w:r>
        <w:t xml:space="preserve"> DST. </w:t>
      </w:r>
    </w:p>
    <w:p w14:paraId="21DDA947" w14:textId="3970692B" w:rsidR="004527E4" w:rsidRDefault="005F666D" w:rsidP="00716948">
      <w:pPr>
        <w:pStyle w:val="Heading3"/>
        <w:numPr>
          <w:ilvl w:val="2"/>
          <w:numId w:val="19"/>
        </w:numPr>
      </w:pPr>
      <w:r>
        <w:t>Statistical program</w:t>
      </w:r>
      <w:r w:rsidR="004527E4">
        <w:t>ming</w:t>
      </w:r>
      <w:r>
        <w:t xml:space="preserve"> code and process documentation</w:t>
      </w:r>
      <w:r w:rsidR="004527E4">
        <w:t xml:space="preserve"> using </w:t>
      </w:r>
      <w:r>
        <w:t xml:space="preserve">GitHub </w:t>
      </w:r>
      <w:r w:rsidR="004527E4">
        <w:t>repositories</w:t>
      </w:r>
    </w:p>
    <w:p w14:paraId="3993B162" w14:textId="265356B5" w:rsidR="005F666D" w:rsidRDefault="00817A44" w:rsidP="005F666D">
      <w:r>
        <w:t xml:space="preserve">Version control is essential for rapid and transparent development of this and other modeling efforts. </w:t>
      </w:r>
      <w:r w:rsidR="005F666D">
        <w:t>Code and process documentation for building and analyzing Integrated Population Models will be made publicly available through a</w:t>
      </w:r>
      <w:r w:rsidR="0019462D">
        <w:t xml:space="preserve"> </w:t>
      </w:r>
      <w:r w:rsidR="005F666D">
        <w:t xml:space="preserve">GitHub repository. </w:t>
      </w:r>
      <w:r w:rsidR="004527E4">
        <w:t>Because the IPMs require at least a basic understanding of how to import and manipulate data, t</w:t>
      </w:r>
      <w:r w:rsidR="005F666D">
        <w:t xml:space="preserve">he end-user ranges from </w:t>
      </w:r>
      <w:r w:rsidR="004527E4">
        <w:t xml:space="preserve">the </w:t>
      </w:r>
      <w:r w:rsidR="005F666D">
        <w:t xml:space="preserve">intermediate to advanced statistical programmer. </w:t>
      </w:r>
      <w:r w:rsidR="004527E4">
        <w:t xml:space="preserve">However, an R Package </w:t>
      </w:r>
      <w:r w:rsidR="00C725D1">
        <w:t>will be</w:t>
      </w:r>
      <w:r w:rsidR="004527E4">
        <w:t xml:space="preserve"> created to lower the threshold of understanding of coding, but long-term maintenance of the package is suggested. </w:t>
      </w:r>
      <w:r w:rsidR="005F666D">
        <w:t xml:space="preserve">GitHub repositories are also an outlet for soliciting and documenting feedback on both the code and for building the </w:t>
      </w:r>
      <w:r w:rsidR="004527E4">
        <w:t>models</w:t>
      </w:r>
      <w:r w:rsidR="005F666D">
        <w:t>.</w:t>
      </w:r>
      <w:r w:rsidR="00865181">
        <w:t xml:space="preserve"> </w:t>
      </w:r>
    </w:p>
    <w:p w14:paraId="40F09100" w14:textId="5DB17449" w:rsidR="006F24E2" w:rsidRDefault="005F666D" w:rsidP="00716948">
      <w:pPr>
        <w:pStyle w:val="Heading3"/>
        <w:numPr>
          <w:ilvl w:val="2"/>
          <w:numId w:val="19"/>
        </w:numPr>
      </w:pPr>
      <w:r>
        <w:t>Web-based</w:t>
      </w:r>
      <w:r w:rsidR="004527E4">
        <w:t>, interactive</w:t>
      </w:r>
      <w:r>
        <w:t xml:space="preserve"> </w:t>
      </w:r>
      <w:r w:rsidR="008F03A3">
        <w:t xml:space="preserve">inference </w:t>
      </w:r>
      <w:r>
        <w:t>tools</w:t>
      </w:r>
    </w:p>
    <w:p w14:paraId="0D9614E9" w14:textId="0EE7742A" w:rsidR="002F081A" w:rsidRDefault="005F666D" w:rsidP="0019059E">
      <w:r>
        <w:t>Ideally, a web-based DST will be available for building custom IPMs</w:t>
      </w:r>
      <w:r w:rsidR="004527E4">
        <w:t>,</w:t>
      </w:r>
      <w:r>
        <w:t xml:space="preserve"> in addition to the reproducible scientific programming code (see </w:t>
      </w:r>
      <w:r w:rsidR="00350AAD">
        <w:rPr>
          <w:b/>
        </w:rPr>
        <w:t>6.2.1</w:t>
      </w:r>
      <w:r>
        <w:t>).</w:t>
      </w:r>
      <w:r w:rsidR="006F24E2">
        <w:t xml:space="preserve"> </w:t>
      </w:r>
      <w:r>
        <w:t xml:space="preserve">If </w:t>
      </w:r>
      <w:r w:rsidR="00E1732F">
        <w:t>possible</w:t>
      </w:r>
      <w:r>
        <w:t xml:space="preserve">, I will work closely with software </w:t>
      </w:r>
      <w:r w:rsidR="006F24E2">
        <w:t xml:space="preserve">and web </w:t>
      </w:r>
      <w:r>
        <w:t xml:space="preserve">developers within SAS to design a web-based interface for building </w:t>
      </w:r>
      <w:r w:rsidR="006F24E2">
        <w:t xml:space="preserve">and analyzing </w:t>
      </w:r>
      <w:r>
        <w:t>IPMs and</w:t>
      </w:r>
      <w:r w:rsidR="006F24E2">
        <w:t xml:space="preserve"> </w:t>
      </w:r>
      <w:r>
        <w:t>for custom integration of place-based data</w:t>
      </w:r>
      <w:r w:rsidR="005C2726">
        <w:t>.</w:t>
      </w:r>
    </w:p>
    <w:p w14:paraId="5CDAE9CA" w14:textId="510128D6" w:rsidR="00FB736B" w:rsidRDefault="00FB736B" w:rsidP="00FB736B">
      <w:pPr>
        <w:pStyle w:val="Heading1"/>
        <w:numPr>
          <w:ilvl w:val="0"/>
          <w:numId w:val="19"/>
        </w:numPr>
      </w:pPr>
      <w:bookmarkStart w:id="19" w:name="_Toc534801154"/>
      <w:r>
        <w:t>References</w:t>
      </w:r>
      <w:bookmarkEnd w:id="19"/>
    </w:p>
    <w:p w14:paraId="798CAFF8" w14:textId="77777777" w:rsidR="009A2531" w:rsidRPr="009A2531" w:rsidRDefault="00485F94" w:rsidP="009A2531">
      <w:pPr>
        <w:pStyle w:val="Bibliography"/>
      </w:pPr>
      <w:r w:rsidRPr="00485F94">
        <w:fldChar w:fldCharType="begin"/>
      </w:r>
      <w:r w:rsidR="0019059E">
        <w:instrText xml:space="preserve"> ADDIN ZOTERO_BIBL {"uncited":[],"omitted":[],"custom":[]} CSL_BIBLIOGRAPHY </w:instrText>
      </w:r>
      <w:r w:rsidRPr="00485F94">
        <w:fldChar w:fldCharType="separate"/>
      </w:r>
      <w:r w:rsidR="009A2531" w:rsidRPr="009A2531">
        <w:t xml:space="preserve">1. </w:t>
      </w:r>
      <w:r w:rsidR="009A2531" w:rsidRPr="009A2531">
        <w:tab/>
        <w:t>Roughgarden J (1997) Production Functions from Ecological Populations: A Survey with Emphasis on Spatially Implicit Models. In: Spatial ecology: the role of space in population dynamics and interspecific interactions. Princeton University Press</w:t>
      </w:r>
    </w:p>
    <w:p w14:paraId="2547BBE0" w14:textId="77777777" w:rsidR="009A2531" w:rsidRPr="009A2531" w:rsidRDefault="009A2531" w:rsidP="009A2531">
      <w:pPr>
        <w:pStyle w:val="Bibliography"/>
      </w:pPr>
      <w:r w:rsidRPr="009A2531">
        <w:t xml:space="preserve">2. </w:t>
      </w:r>
      <w:r w:rsidRPr="009A2531">
        <w:tab/>
        <w:t>Boyd D, Crawford K (2012) Critical Questions for Big Data. Information, Communication &amp; Society 15:662–679. https://doi.org/10.1080/1369118X.2012.678878</w:t>
      </w:r>
    </w:p>
    <w:p w14:paraId="4BFF40BD" w14:textId="77777777" w:rsidR="009A2531" w:rsidRPr="009A2531" w:rsidRDefault="009A2531" w:rsidP="009A2531">
      <w:pPr>
        <w:pStyle w:val="Bibliography"/>
      </w:pPr>
      <w:r w:rsidRPr="009A2531">
        <w:t xml:space="preserve">3. </w:t>
      </w:r>
      <w:r w:rsidRPr="009A2531">
        <w:tab/>
        <w:t>La Sorte FA, Lepczyk CA, Burnett JL, et al (2018) Opportunities and challenges for big data ornithology. The Condor 120:414–426</w:t>
      </w:r>
    </w:p>
    <w:p w14:paraId="1A636DA0" w14:textId="77777777" w:rsidR="009A2531" w:rsidRPr="009A2531" w:rsidRDefault="009A2531" w:rsidP="009A2531">
      <w:pPr>
        <w:pStyle w:val="Bibliography"/>
      </w:pPr>
      <w:r w:rsidRPr="009A2531">
        <w:lastRenderedPageBreak/>
        <w:t xml:space="preserve">4. </w:t>
      </w:r>
      <w:r w:rsidRPr="009A2531">
        <w:tab/>
        <w:t>Hampton SE, Strasser CA, Tewksbury JJ, et al (2013) Big data and the future of ecology. Frontiers in Ecology and the Environment 11:156–162. https://doi.org/10.1890/120103</w:t>
      </w:r>
    </w:p>
    <w:p w14:paraId="73715A3B" w14:textId="77777777" w:rsidR="009A2531" w:rsidRPr="009A2531" w:rsidRDefault="009A2531" w:rsidP="009A2531">
      <w:pPr>
        <w:pStyle w:val="Bibliography"/>
      </w:pPr>
      <w:r w:rsidRPr="009A2531">
        <w:t xml:space="preserve">5. </w:t>
      </w:r>
      <w:r w:rsidRPr="009A2531">
        <w:tab/>
        <w:t>Jenni KE, Goldhaber MB, Betancourt JL, et al (2017) Grand challenges for integrated USGS science—A workshop report. U.S. Geological Survey, Reston, VA</w:t>
      </w:r>
    </w:p>
    <w:p w14:paraId="5E9F71BB" w14:textId="77777777" w:rsidR="009A2531" w:rsidRPr="009A2531" w:rsidRDefault="009A2531" w:rsidP="009A2531">
      <w:pPr>
        <w:pStyle w:val="Bibliography"/>
      </w:pPr>
      <w:r w:rsidRPr="009A2531">
        <w:t xml:space="preserve">6. </w:t>
      </w:r>
      <w:r w:rsidRPr="009A2531">
        <w:tab/>
        <w:t>Schaub M, Gimenez O, Sierro A, Arlettaz R (2007) Use of Integrated Modeling to Enhance Estimates of Population Dynamics Obtained from Limited Data. Conservation Biology 21:945–955. https://doi.org/10.1111/j.1523-1739.2007.00743.x</w:t>
      </w:r>
    </w:p>
    <w:p w14:paraId="25DB0D25" w14:textId="77777777" w:rsidR="009A2531" w:rsidRPr="009A2531" w:rsidRDefault="009A2531" w:rsidP="009A2531">
      <w:pPr>
        <w:pStyle w:val="Bibliography"/>
      </w:pPr>
      <w:r w:rsidRPr="009A2531">
        <w:t xml:space="preserve">7. </w:t>
      </w:r>
      <w:r w:rsidRPr="009A2531">
        <w:tab/>
        <w:t>Ahrestani FS, Saracco JF, Sauer JR, et al (2017) An integrated population model for bird monitoring in North America. Ecological Applications 27:916–924</w:t>
      </w:r>
    </w:p>
    <w:p w14:paraId="5F9401BB" w14:textId="77777777" w:rsidR="009A2531" w:rsidRPr="009A2531" w:rsidRDefault="009A2531" w:rsidP="009A2531">
      <w:pPr>
        <w:pStyle w:val="Bibliography"/>
      </w:pPr>
      <w:r w:rsidRPr="009A2531">
        <w:t xml:space="preserve">8. </w:t>
      </w:r>
      <w:r w:rsidRPr="009A2531">
        <w:tab/>
        <w:t>Jenni KE, Pindilli E, Bernknopf R, et al (2018) Multi-Resource Analysis—Methodology and synthesis. U.S. Geological Survey, Reston, VA</w:t>
      </w:r>
    </w:p>
    <w:p w14:paraId="4C13531A" w14:textId="77777777" w:rsidR="009A2531" w:rsidRPr="009A2531" w:rsidRDefault="009A2531" w:rsidP="009A2531">
      <w:pPr>
        <w:pStyle w:val="Bibliography"/>
      </w:pPr>
      <w:r w:rsidRPr="009A2531">
        <w:t xml:space="preserve">9. </w:t>
      </w:r>
      <w:r w:rsidRPr="009A2531">
        <w:tab/>
        <w:t>Schaub M, Abadi F (2011) Integrated population models: a novel analysis framework for deeper insights into population dynamics. J Ornithol 152:227–237. https://doi.org/10.1007/s10336-010-0632-7</w:t>
      </w:r>
    </w:p>
    <w:p w14:paraId="1C67E311" w14:textId="77777777" w:rsidR="009A2531" w:rsidRPr="009A2531" w:rsidRDefault="009A2531" w:rsidP="009A2531">
      <w:pPr>
        <w:pStyle w:val="Bibliography"/>
      </w:pPr>
      <w:r w:rsidRPr="009A2531">
        <w:t xml:space="preserve">10. </w:t>
      </w:r>
      <w:r w:rsidRPr="009A2531">
        <w:tab/>
        <w:t>Arnold TW, Clark RG, Koons DN, Schaub M (2018) Integrated population models facilitate ecological understanding and improved management decisions. The Journal of Wildlife Management 82:266–274</w:t>
      </w:r>
    </w:p>
    <w:p w14:paraId="587EB5C0" w14:textId="77777777" w:rsidR="009A2531" w:rsidRPr="009A2531" w:rsidRDefault="009A2531" w:rsidP="009A2531">
      <w:pPr>
        <w:pStyle w:val="Bibliography"/>
      </w:pPr>
      <w:r w:rsidRPr="009A2531">
        <w:t xml:space="preserve">11. </w:t>
      </w:r>
      <w:r w:rsidRPr="009A2531">
        <w:tab/>
        <w:t>Zipkin EF, Saunders SP (2018) Synthesizing multiple data types for biological conservation using integrated population models. Biological Conservation 217:240–250. https://doi.org/10.1016/j.biocon.2017.10.017</w:t>
      </w:r>
    </w:p>
    <w:p w14:paraId="100F77E5" w14:textId="77777777" w:rsidR="009A2531" w:rsidRPr="009A2531" w:rsidRDefault="009A2531" w:rsidP="009A2531">
      <w:pPr>
        <w:pStyle w:val="Bibliography"/>
      </w:pPr>
      <w:r w:rsidRPr="009A2531">
        <w:t xml:space="preserve">12. </w:t>
      </w:r>
      <w:r w:rsidRPr="009A2531">
        <w:tab/>
        <w:t>Sauer JR, Hines JE, Fallon J (1966) The North American breeding bird survey. Results and analysis 2003:</w:t>
      </w:r>
    </w:p>
    <w:p w14:paraId="3C774A4F" w14:textId="77777777" w:rsidR="009A2531" w:rsidRPr="009A2531" w:rsidRDefault="009A2531" w:rsidP="009A2531">
      <w:pPr>
        <w:pStyle w:val="Bibliography"/>
      </w:pPr>
      <w:r w:rsidRPr="009A2531">
        <w:t xml:space="preserve">13. </w:t>
      </w:r>
      <w:r w:rsidRPr="009A2531">
        <w:tab/>
        <w:t>Besbeas P, Freeman SN, Morgan BJ, Catchpole EA (2002) Integrating mark–recapture–recovery and census data to estimate animal abundance and demographic parameters. Biometrics 58:540–547</w:t>
      </w:r>
    </w:p>
    <w:p w14:paraId="476A826E" w14:textId="77777777" w:rsidR="009A2531" w:rsidRPr="009A2531" w:rsidRDefault="009A2531" w:rsidP="009A2531">
      <w:pPr>
        <w:pStyle w:val="Bibliography"/>
      </w:pPr>
      <w:r w:rsidRPr="009A2531">
        <w:t xml:space="preserve">14. </w:t>
      </w:r>
      <w:r w:rsidRPr="009A2531">
        <w:tab/>
        <w:t>Freeman SN, Crick HQP (2003) The decline of the Spotted Flycatcher Muscicapa striata in the UK: an integrated population model. Ibis 145:400–412. https://doi.org/10.1046/j.1474-919X.2003.00177.x</w:t>
      </w:r>
    </w:p>
    <w:p w14:paraId="5C1A859C" w14:textId="77777777" w:rsidR="009A2531" w:rsidRPr="009A2531" w:rsidRDefault="009A2531" w:rsidP="009A2531">
      <w:pPr>
        <w:pStyle w:val="Bibliography"/>
      </w:pPr>
      <w:r w:rsidRPr="009A2531">
        <w:t xml:space="preserve">15. </w:t>
      </w:r>
      <w:r w:rsidRPr="009A2531">
        <w:tab/>
        <w:t>Coates PS, Prochazka BG, Ricca MA, et al (2018) The relative importance of intrinsic and extrinsic drivers to population growth vary among local populations of Greater Sage-Grouse: An integrated population modeling approach. tauk 135:240–262. https://doi.org/10.1642/AUK-17-137.1</w:t>
      </w:r>
    </w:p>
    <w:p w14:paraId="00848EBD" w14:textId="77777777" w:rsidR="009A2531" w:rsidRPr="009A2531" w:rsidRDefault="009A2531" w:rsidP="009A2531">
      <w:pPr>
        <w:pStyle w:val="Bibliography"/>
      </w:pPr>
      <w:r w:rsidRPr="009A2531">
        <w:t xml:space="preserve">16. </w:t>
      </w:r>
      <w:r w:rsidRPr="009A2531">
        <w:tab/>
        <w:t>Ross BE, Haukos DA, Hagen CA, Pitman J (2018) Combining multiple sources of data to inform conservation of Lesser Prairie-Chicken populations. tauk 135:228–240. https://doi.org/10.1642/AUK-17-113.1</w:t>
      </w:r>
    </w:p>
    <w:p w14:paraId="78648CB3" w14:textId="77777777" w:rsidR="009A2531" w:rsidRPr="009A2531" w:rsidRDefault="009A2531" w:rsidP="009A2531">
      <w:pPr>
        <w:pStyle w:val="Bibliography"/>
      </w:pPr>
      <w:r w:rsidRPr="009A2531">
        <w:t xml:space="preserve">17. </w:t>
      </w:r>
      <w:r w:rsidRPr="009A2531">
        <w:tab/>
        <w:t>Chandler RB, Clark JD (2014) Spatially explicit integrated population models. Methods in Ecology and Evolution 5:1351–1360</w:t>
      </w:r>
    </w:p>
    <w:p w14:paraId="44769707" w14:textId="77777777" w:rsidR="009A2531" w:rsidRPr="009A2531" w:rsidRDefault="009A2531" w:rsidP="009A2531">
      <w:pPr>
        <w:pStyle w:val="Bibliography"/>
      </w:pPr>
      <w:r w:rsidRPr="009A2531">
        <w:t xml:space="preserve">18. </w:t>
      </w:r>
      <w:r w:rsidRPr="009A2531">
        <w:tab/>
        <w:t>Hostetler JA, Sillett TS, Marra PP (2015) Full-annual-cycle population models for migratory birds. The Auk 132:433–449. https://doi.org/10.1642/AUK-14-211.1</w:t>
      </w:r>
    </w:p>
    <w:p w14:paraId="148CD16B" w14:textId="77777777" w:rsidR="009A2531" w:rsidRPr="009A2531" w:rsidRDefault="009A2531" w:rsidP="009A2531">
      <w:pPr>
        <w:pStyle w:val="Bibliography"/>
      </w:pPr>
      <w:r w:rsidRPr="009A2531">
        <w:t xml:space="preserve">19. </w:t>
      </w:r>
      <w:r w:rsidRPr="009A2531">
        <w:tab/>
        <w:t>Ahrestani FS, Saracco JF, Sauer JR, et al (2017) An integrated population model for bird monitoring in North America. Ecological Applications 27:916–924</w:t>
      </w:r>
    </w:p>
    <w:p w14:paraId="794AC298" w14:textId="77777777" w:rsidR="009A2531" w:rsidRPr="009A2531" w:rsidRDefault="009A2531" w:rsidP="009A2531">
      <w:pPr>
        <w:pStyle w:val="Bibliography"/>
      </w:pPr>
      <w:r w:rsidRPr="009A2531">
        <w:t xml:space="preserve">20. </w:t>
      </w:r>
      <w:r w:rsidRPr="009A2531">
        <w:tab/>
        <w:t>Fink D, Auer T, Ruiz-Gutierrez V, et al (2018) Modeling Avian Full Annual Cycle Distribution and Population Trends with Citizen Science Data. bioRxiv 251868</w:t>
      </w:r>
    </w:p>
    <w:p w14:paraId="4418416C" w14:textId="77777777" w:rsidR="009A2531" w:rsidRPr="009A2531" w:rsidRDefault="009A2531" w:rsidP="009A2531">
      <w:pPr>
        <w:pStyle w:val="Bibliography"/>
      </w:pPr>
      <w:r w:rsidRPr="009A2531">
        <w:t xml:space="preserve">21. </w:t>
      </w:r>
      <w:r w:rsidRPr="009A2531">
        <w:tab/>
        <w:t>Zipkin EF, Saunders SP (2018) Synthesizing multiple data types for biological conservation using integrated population models. Biological Conservation 217:240–250</w:t>
      </w:r>
    </w:p>
    <w:p w14:paraId="76B4AEE9" w14:textId="468443E8" w:rsidR="00740775" w:rsidRPr="00FB736B" w:rsidRDefault="009A2531" w:rsidP="00DB7E10">
      <w:pPr>
        <w:pStyle w:val="Bibliography"/>
      </w:pPr>
      <w:r w:rsidRPr="009A2531">
        <w:t xml:space="preserve">22. </w:t>
      </w:r>
      <w:r w:rsidRPr="009A2531">
        <w:tab/>
        <w:t>U.S. Geological Survey (2018) Documents best practices for software development within the U.S. Geological Survey: usgs/best-practices. https://github.com/usgs/best-practices. Accessed 7 Jan 2019</w:t>
      </w:r>
      <w:r w:rsidR="00485F94" w:rsidRPr="00485F94">
        <w:fldChar w:fldCharType="end"/>
      </w:r>
      <w:bookmarkStart w:id="20" w:name="_GoBack"/>
      <w:bookmarkEnd w:id="20"/>
    </w:p>
    <w:sectPr w:rsidR="00740775" w:rsidRPr="00FB736B" w:rsidSect="004F1969">
      <w:headerReference w:type="default" r:id="rId14"/>
      <w:footerReference w:type="default" r:id="rId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0682A" w14:textId="77777777" w:rsidR="00D1397E" w:rsidRDefault="00D1397E" w:rsidP="002A2F13">
      <w:r>
        <w:separator/>
      </w:r>
    </w:p>
  </w:endnote>
  <w:endnote w:type="continuationSeparator" w:id="0">
    <w:p w14:paraId="23A001C1" w14:textId="77777777" w:rsidR="00D1397E" w:rsidRDefault="00D1397E" w:rsidP="002A2F13">
      <w:r>
        <w:continuationSeparator/>
      </w:r>
    </w:p>
  </w:endnote>
  <w:endnote w:type="continuationNotice" w:id="1">
    <w:p w14:paraId="021CBD4B" w14:textId="77777777" w:rsidR="00D1397E" w:rsidRDefault="00D139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9374980"/>
      <w:docPartObj>
        <w:docPartGallery w:val="Page Numbers (Bottom of Page)"/>
        <w:docPartUnique/>
      </w:docPartObj>
    </w:sdtPr>
    <w:sdtEndPr>
      <w:rPr>
        <w:noProof/>
      </w:rPr>
    </w:sdtEndPr>
    <w:sdtContent>
      <w:p w14:paraId="60B9E1C7" w14:textId="5E1FECE1" w:rsidR="00FB736B" w:rsidRDefault="00FB736B">
        <w:pPr>
          <w:pStyle w:val="Footer"/>
          <w:jc w:val="right"/>
        </w:pPr>
        <w:r w:rsidRPr="008B6AD1">
          <w:fldChar w:fldCharType="begin"/>
        </w:r>
        <w:r w:rsidRPr="008B6AD1">
          <w:instrText xml:space="preserve"> PAGE   \* MERGEFORMAT </w:instrText>
        </w:r>
        <w:r w:rsidRPr="008B6AD1">
          <w:fldChar w:fldCharType="separate"/>
        </w:r>
        <w:r>
          <w:rPr>
            <w:noProof/>
          </w:rPr>
          <w:t>2</w:t>
        </w:r>
        <w:r w:rsidRPr="008B6AD1">
          <w:rPr>
            <w:noProof/>
          </w:rPr>
          <w:fldChar w:fldCharType="end"/>
        </w:r>
      </w:p>
    </w:sdtContent>
  </w:sdt>
  <w:p w14:paraId="4BF8DBE9" w14:textId="77777777" w:rsidR="00FB736B" w:rsidRDefault="00FB7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2C98A" w14:textId="77777777" w:rsidR="00D1397E" w:rsidRDefault="00D1397E" w:rsidP="002A2F13">
      <w:r>
        <w:separator/>
      </w:r>
    </w:p>
  </w:footnote>
  <w:footnote w:type="continuationSeparator" w:id="0">
    <w:p w14:paraId="18C6EB74" w14:textId="77777777" w:rsidR="00D1397E" w:rsidRDefault="00D1397E" w:rsidP="002A2F13">
      <w:r>
        <w:continuationSeparator/>
      </w:r>
    </w:p>
  </w:footnote>
  <w:footnote w:type="continuationNotice" w:id="1">
    <w:p w14:paraId="112B3F95" w14:textId="77777777" w:rsidR="00D1397E" w:rsidRDefault="00D139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441F12" w14:textId="20D96DAA" w:rsidR="00FB736B" w:rsidRPr="00F66D8F" w:rsidRDefault="00FB736B">
    <w:pPr>
      <w:pStyle w:val="Header"/>
      <w:rPr>
        <w:i/>
      </w:rPr>
    </w:pPr>
    <w:r w:rsidRPr="00F66D8F">
      <w:rPr>
        <w:i/>
      </w:rPr>
      <w:t>Building</w:t>
    </w:r>
    <w:r>
      <w:rPr>
        <w:i/>
      </w:rPr>
      <w:t xml:space="preserve"> </w:t>
    </w:r>
    <w:r w:rsidRPr="00F66D8F">
      <w:rPr>
        <w:i/>
      </w:rPr>
      <w:t>decision support tools using integrated modeling</w:t>
    </w:r>
  </w:p>
  <w:p w14:paraId="5E3292BF" w14:textId="77777777" w:rsidR="00FB736B" w:rsidRDefault="00FB736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87BF2"/>
    <w:multiLevelType w:val="hybridMultilevel"/>
    <w:tmpl w:val="5900BE70"/>
    <w:lvl w:ilvl="0" w:tplc="72909B68">
      <w:start w:val="6"/>
      <w:numFmt w:val="decimal"/>
      <w:lvlText w:val="%1."/>
      <w:lvlJc w:val="left"/>
      <w:pPr>
        <w:ind w:left="720" w:hanging="360"/>
      </w:pPr>
      <w:rPr>
        <w:rFonts w:ascii="Times New Roman" w:hAnsi="Times New Roman" w:cs="Times New Roman" w:hint="default"/>
        <w:b/>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8548DD"/>
    <w:multiLevelType w:val="multilevel"/>
    <w:tmpl w:val="0C0CAA56"/>
    <w:lvl w:ilvl="0">
      <w:start w:val="2"/>
      <w:numFmt w:val="decimal"/>
      <w:lvlText w:val="%1"/>
      <w:lvlJc w:val="left"/>
      <w:pPr>
        <w:ind w:left="360" w:hanging="360"/>
      </w:pPr>
      <w:rPr>
        <w:rFonts w:hint="default"/>
        <w:sz w:val="28"/>
        <w:szCs w:val="28"/>
      </w:rPr>
    </w:lvl>
    <w:lvl w:ilvl="1">
      <w:start w:val="1"/>
      <w:numFmt w:val="decimal"/>
      <w:isLgl/>
      <w:lvlText w:val="%1.%2"/>
      <w:lvlJc w:val="left"/>
      <w:pPr>
        <w:ind w:left="36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73917C7"/>
    <w:multiLevelType w:val="hybridMultilevel"/>
    <w:tmpl w:val="2716F02E"/>
    <w:lvl w:ilvl="0" w:tplc="65F8669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FF7CD4"/>
    <w:multiLevelType w:val="multilevel"/>
    <w:tmpl w:val="0DB08278"/>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A6551ED"/>
    <w:multiLevelType w:val="multilevel"/>
    <w:tmpl w:val="5D7609FA"/>
    <w:lvl w:ilvl="0">
      <w:start w:val="3"/>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13B7B4F"/>
    <w:multiLevelType w:val="multilevel"/>
    <w:tmpl w:val="22742C78"/>
    <w:lvl w:ilvl="0">
      <w:start w:val="3"/>
      <w:numFmt w:val="decimal"/>
      <w:pStyle w:val="Heading1"/>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3"/>
      <w:numFmt w:val="none"/>
      <w:pStyle w:val="Heading3"/>
      <w:isLgl/>
      <w:lvlText w:val="3.2.1"/>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955E02"/>
    <w:multiLevelType w:val="hybridMultilevel"/>
    <w:tmpl w:val="ABD0FB04"/>
    <w:lvl w:ilvl="0" w:tplc="F788C6F8">
      <w:start w:val="5"/>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3B46320B"/>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F392B7C"/>
    <w:multiLevelType w:val="hybridMultilevel"/>
    <w:tmpl w:val="62FCC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6503C0"/>
    <w:multiLevelType w:val="multilevel"/>
    <w:tmpl w:val="3AD46700"/>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5E367C"/>
    <w:multiLevelType w:val="multilevel"/>
    <w:tmpl w:val="E76A5998"/>
    <w:lvl w:ilvl="0">
      <w:start w:val="3"/>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65B4536"/>
    <w:multiLevelType w:val="hybridMultilevel"/>
    <w:tmpl w:val="9A38DFB4"/>
    <w:lvl w:ilvl="0" w:tplc="01129084">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A113DFC"/>
    <w:multiLevelType w:val="multilevel"/>
    <w:tmpl w:val="431E51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A6557C3"/>
    <w:multiLevelType w:val="hybridMultilevel"/>
    <w:tmpl w:val="AB5C5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150F36"/>
    <w:multiLevelType w:val="hybridMultilevel"/>
    <w:tmpl w:val="4DD41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04646D3"/>
    <w:multiLevelType w:val="multilevel"/>
    <w:tmpl w:val="15223674"/>
    <w:lvl w:ilvl="0">
      <w:start w:val="3"/>
      <w:numFmt w:val="decimal"/>
      <w:lvlText w:val="%1"/>
      <w:lvlJc w:val="left"/>
      <w:pPr>
        <w:ind w:left="360" w:hanging="360"/>
      </w:pPr>
      <w:rPr>
        <w:rFonts w:hint="default"/>
      </w:rPr>
    </w:lvl>
    <w:lvl w:ilvl="1">
      <w:start w:val="2"/>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2665BA1"/>
    <w:multiLevelType w:val="hybridMultilevel"/>
    <w:tmpl w:val="49B07496"/>
    <w:lvl w:ilvl="0" w:tplc="D748644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A94494"/>
    <w:multiLevelType w:val="hybridMultilevel"/>
    <w:tmpl w:val="25FA64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CF3E64"/>
    <w:multiLevelType w:val="multilevel"/>
    <w:tmpl w:val="66D093E4"/>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FB30856"/>
    <w:multiLevelType w:val="multilevel"/>
    <w:tmpl w:val="D4F43FF4"/>
    <w:lvl w:ilvl="0">
      <w:start w:val="2"/>
      <w:numFmt w:val="decimal"/>
      <w:lvlText w:val="%1"/>
      <w:lvlJc w:val="left"/>
      <w:pPr>
        <w:ind w:left="360" w:hanging="360"/>
      </w:pPr>
      <w:rPr>
        <w:rFonts w:hint="default"/>
        <w:sz w:val="30"/>
        <w:szCs w:val="30"/>
      </w:rPr>
    </w:lvl>
    <w:lvl w:ilvl="1">
      <w:start w:val="1"/>
      <w:numFmt w:val="decimal"/>
      <w:isLgl/>
      <w:lvlText w:val="%1.%2"/>
      <w:lvlJc w:val="left"/>
      <w:pPr>
        <w:ind w:left="450" w:hanging="360"/>
      </w:pPr>
      <w:rPr>
        <w:rFonts w:hint="default"/>
        <w:b/>
        <w:sz w:val="26"/>
        <w:szCs w:val="26"/>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0036069"/>
    <w:multiLevelType w:val="multilevel"/>
    <w:tmpl w:val="D660B64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99B7AB9"/>
    <w:multiLevelType w:val="hybridMultilevel"/>
    <w:tmpl w:val="2C8C58A8"/>
    <w:lvl w:ilvl="0" w:tplc="1452DB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2"/>
  </w:num>
  <w:num w:numId="4">
    <w:abstractNumId w:val="21"/>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num>
  <w:num w:numId="7">
    <w:abstractNumId w:val="13"/>
  </w:num>
  <w:num w:numId="8">
    <w:abstractNumId w:val="11"/>
  </w:num>
  <w:num w:numId="9">
    <w:abstractNumId w:val="17"/>
  </w:num>
  <w:num w:numId="10">
    <w:abstractNumId w:val="20"/>
  </w:num>
  <w:num w:numId="11">
    <w:abstractNumId w:val="12"/>
  </w:num>
  <w:num w:numId="12">
    <w:abstractNumId w:val="7"/>
  </w:num>
  <w:num w:numId="13">
    <w:abstractNumId w:val="0"/>
  </w:num>
  <w:num w:numId="14">
    <w:abstractNumId w:val="7"/>
  </w:num>
  <w:num w:numId="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1"/>
  </w:num>
  <w:num w:numId="17">
    <w:abstractNumId w:val="16"/>
  </w:num>
  <w:num w:numId="18">
    <w:abstractNumId w:val="1"/>
  </w:num>
  <w:num w:numId="19">
    <w:abstractNumId w:val="18"/>
  </w:num>
  <w:num w:numId="20">
    <w:abstractNumId w:val="18"/>
    <w:lvlOverride w:ilvl="0">
      <w:startOverride w:val="7"/>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6"/>
  </w:num>
  <w:num w:numId="23">
    <w:abstractNumId w:val="5"/>
  </w:num>
  <w:num w:numId="24">
    <w:abstractNumId w:val="3"/>
  </w:num>
  <w:num w:numId="25">
    <w:abstractNumId w:val="3"/>
    <w:lvlOverride w:ilvl="0"/>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num>
  <w:num w:numId="27">
    <w:abstractNumId w:val="5"/>
    <w:lvlOverride w:ilvl="0">
      <w:startOverride w:val="7"/>
    </w:lvlOverride>
  </w:num>
  <w:num w:numId="28">
    <w:abstractNumId w:val="19"/>
  </w:num>
  <w:num w:numId="29">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10"/>
  </w:num>
  <w:num w:numId="33">
    <w:abstractNumId w:val="5"/>
    <w:lvlOverride w:ilvl="0">
      <w:startOverride w:val="3"/>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F13"/>
    <w:rsid w:val="0000129D"/>
    <w:rsid w:val="00006168"/>
    <w:rsid w:val="0001202C"/>
    <w:rsid w:val="00012088"/>
    <w:rsid w:val="000130F9"/>
    <w:rsid w:val="00020425"/>
    <w:rsid w:val="00036BBF"/>
    <w:rsid w:val="0005426D"/>
    <w:rsid w:val="00055C7F"/>
    <w:rsid w:val="00057FD3"/>
    <w:rsid w:val="00067621"/>
    <w:rsid w:val="00074433"/>
    <w:rsid w:val="000749D1"/>
    <w:rsid w:val="00080FA4"/>
    <w:rsid w:val="00095093"/>
    <w:rsid w:val="000961F2"/>
    <w:rsid w:val="000970E3"/>
    <w:rsid w:val="000A4CB7"/>
    <w:rsid w:val="000B6DC9"/>
    <w:rsid w:val="000C01C9"/>
    <w:rsid w:val="000C11AE"/>
    <w:rsid w:val="000C3697"/>
    <w:rsid w:val="000D2CCB"/>
    <w:rsid w:val="000D2D3A"/>
    <w:rsid w:val="000D4F36"/>
    <w:rsid w:val="000D62DB"/>
    <w:rsid w:val="000D6917"/>
    <w:rsid w:val="000E7889"/>
    <w:rsid w:val="000F66C0"/>
    <w:rsid w:val="000F7469"/>
    <w:rsid w:val="00101591"/>
    <w:rsid w:val="00101AB2"/>
    <w:rsid w:val="00102CB6"/>
    <w:rsid w:val="00110224"/>
    <w:rsid w:val="00133040"/>
    <w:rsid w:val="00134FBC"/>
    <w:rsid w:val="00136880"/>
    <w:rsid w:val="001449A9"/>
    <w:rsid w:val="00154E87"/>
    <w:rsid w:val="00155EBF"/>
    <w:rsid w:val="00166920"/>
    <w:rsid w:val="001727C7"/>
    <w:rsid w:val="0017521F"/>
    <w:rsid w:val="00175EB9"/>
    <w:rsid w:val="00177580"/>
    <w:rsid w:val="0018664B"/>
    <w:rsid w:val="0019059E"/>
    <w:rsid w:val="0019295D"/>
    <w:rsid w:val="00192C72"/>
    <w:rsid w:val="00193AC3"/>
    <w:rsid w:val="0019462D"/>
    <w:rsid w:val="00194666"/>
    <w:rsid w:val="0019571D"/>
    <w:rsid w:val="001A0136"/>
    <w:rsid w:val="001A15ED"/>
    <w:rsid w:val="001A1DBA"/>
    <w:rsid w:val="001A51D6"/>
    <w:rsid w:val="001B2213"/>
    <w:rsid w:val="001B3804"/>
    <w:rsid w:val="001B7BDD"/>
    <w:rsid w:val="001C463A"/>
    <w:rsid w:val="001C78F6"/>
    <w:rsid w:val="001E79FF"/>
    <w:rsid w:val="001F0607"/>
    <w:rsid w:val="001F41CF"/>
    <w:rsid w:val="001F594C"/>
    <w:rsid w:val="00210290"/>
    <w:rsid w:val="00217633"/>
    <w:rsid w:val="002315D6"/>
    <w:rsid w:val="00236930"/>
    <w:rsid w:val="00244BF4"/>
    <w:rsid w:val="00246803"/>
    <w:rsid w:val="00253CD6"/>
    <w:rsid w:val="00253E6F"/>
    <w:rsid w:val="00260D40"/>
    <w:rsid w:val="00263C52"/>
    <w:rsid w:val="0026670E"/>
    <w:rsid w:val="002762A9"/>
    <w:rsid w:val="00276D24"/>
    <w:rsid w:val="00284F0F"/>
    <w:rsid w:val="00285A3C"/>
    <w:rsid w:val="00292AE5"/>
    <w:rsid w:val="002965BC"/>
    <w:rsid w:val="002A1380"/>
    <w:rsid w:val="002A2F13"/>
    <w:rsid w:val="002A3D25"/>
    <w:rsid w:val="002B4201"/>
    <w:rsid w:val="002B5D4B"/>
    <w:rsid w:val="002B6F25"/>
    <w:rsid w:val="002C165E"/>
    <w:rsid w:val="002C3222"/>
    <w:rsid w:val="002C52F3"/>
    <w:rsid w:val="002C7FAA"/>
    <w:rsid w:val="002D7F63"/>
    <w:rsid w:val="002E41AC"/>
    <w:rsid w:val="002E5347"/>
    <w:rsid w:val="002F081A"/>
    <w:rsid w:val="002F13AA"/>
    <w:rsid w:val="002F1599"/>
    <w:rsid w:val="002F30CB"/>
    <w:rsid w:val="003008F0"/>
    <w:rsid w:val="003062B0"/>
    <w:rsid w:val="00311124"/>
    <w:rsid w:val="003154B0"/>
    <w:rsid w:val="00320400"/>
    <w:rsid w:val="003237F6"/>
    <w:rsid w:val="0033682B"/>
    <w:rsid w:val="00337D2D"/>
    <w:rsid w:val="003426F7"/>
    <w:rsid w:val="00350AAD"/>
    <w:rsid w:val="003568C2"/>
    <w:rsid w:val="00360B66"/>
    <w:rsid w:val="00365DD6"/>
    <w:rsid w:val="00370B63"/>
    <w:rsid w:val="00377D4B"/>
    <w:rsid w:val="003824E6"/>
    <w:rsid w:val="003914C0"/>
    <w:rsid w:val="00391ADF"/>
    <w:rsid w:val="00392F1A"/>
    <w:rsid w:val="00394352"/>
    <w:rsid w:val="00395B1E"/>
    <w:rsid w:val="003977B6"/>
    <w:rsid w:val="003A1807"/>
    <w:rsid w:val="003A65A3"/>
    <w:rsid w:val="003B1D48"/>
    <w:rsid w:val="003B2D93"/>
    <w:rsid w:val="003B3F8C"/>
    <w:rsid w:val="003B69E5"/>
    <w:rsid w:val="003B7E70"/>
    <w:rsid w:val="003C36CB"/>
    <w:rsid w:val="003C53E1"/>
    <w:rsid w:val="003C7D2F"/>
    <w:rsid w:val="003D7B75"/>
    <w:rsid w:val="003E09D8"/>
    <w:rsid w:val="003E2B6E"/>
    <w:rsid w:val="003E363C"/>
    <w:rsid w:val="003E4241"/>
    <w:rsid w:val="003E4468"/>
    <w:rsid w:val="003E491B"/>
    <w:rsid w:val="003F233A"/>
    <w:rsid w:val="003F38D4"/>
    <w:rsid w:val="003F3E11"/>
    <w:rsid w:val="003F425A"/>
    <w:rsid w:val="003F6991"/>
    <w:rsid w:val="0041192B"/>
    <w:rsid w:val="0041739C"/>
    <w:rsid w:val="00417853"/>
    <w:rsid w:val="00426835"/>
    <w:rsid w:val="00427C43"/>
    <w:rsid w:val="00441BDE"/>
    <w:rsid w:val="004465E7"/>
    <w:rsid w:val="004527E4"/>
    <w:rsid w:val="00457675"/>
    <w:rsid w:val="004756B4"/>
    <w:rsid w:val="00481E71"/>
    <w:rsid w:val="00485F94"/>
    <w:rsid w:val="004956B5"/>
    <w:rsid w:val="00496599"/>
    <w:rsid w:val="004A3A59"/>
    <w:rsid w:val="004A7A84"/>
    <w:rsid w:val="004C3691"/>
    <w:rsid w:val="004C4962"/>
    <w:rsid w:val="004D4A53"/>
    <w:rsid w:val="004D5AA8"/>
    <w:rsid w:val="004E7DE6"/>
    <w:rsid w:val="004F1969"/>
    <w:rsid w:val="004F6DF9"/>
    <w:rsid w:val="005013FE"/>
    <w:rsid w:val="0050746E"/>
    <w:rsid w:val="005176BA"/>
    <w:rsid w:val="00531EB3"/>
    <w:rsid w:val="005324CD"/>
    <w:rsid w:val="00535674"/>
    <w:rsid w:val="00536276"/>
    <w:rsid w:val="00552C1D"/>
    <w:rsid w:val="00554212"/>
    <w:rsid w:val="00555785"/>
    <w:rsid w:val="005576DA"/>
    <w:rsid w:val="0056100B"/>
    <w:rsid w:val="00564D61"/>
    <w:rsid w:val="005662FC"/>
    <w:rsid w:val="00566ED0"/>
    <w:rsid w:val="005730C7"/>
    <w:rsid w:val="005811F9"/>
    <w:rsid w:val="005817C6"/>
    <w:rsid w:val="00585329"/>
    <w:rsid w:val="00590711"/>
    <w:rsid w:val="00597361"/>
    <w:rsid w:val="005A0EA3"/>
    <w:rsid w:val="005A0F9A"/>
    <w:rsid w:val="005A1772"/>
    <w:rsid w:val="005A5F5A"/>
    <w:rsid w:val="005C0690"/>
    <w:rsid w:val="005C2726"/>
    <w:rsid w:val="005C3A2D"/>
    <w:rsid w:val="005D0E05"/>
    <w:rsid w:val="005D0E41"/>
    <w:rsid w:val="005D1800"/>
    <w:rsid w:val="005E419A"/>
    <w:rsid w:val="005E4BEA"/>
    <w:rsid w:val="005F6062"/>
    <w:rsid w:val="005F666D"/>
    <w:rsid w:val="005F686F"/>
    <w:rsid w:val="00602EF9"/>
    <w:rsid w:val="00613BDD"/>
    <w:rsid w:val="006258F8"/>
    <w:rsid w:val="0062702D"/>
    <w:rsid w:val="0063751B"/>
    <w:rsid w:val="00637C87"/>
    <w:rsid w:val="00640045"/>
    <w:rsid w:val="00654DA9"/>
    <w:rsid w:val="006650D7"/>
    <w:rsid w:val="00666CD1"/>
    <w:rsid w:val="00673894"/>
    <w:rsid w:val="0068262B"/>
    <w:rsid w:val="006938AF"/>
    <w:rsid w:val="006B0B22"/>
    <w:rsid w:val="006C1621"/>
    <w:rsid w:val="006C18B0"/>
    <w:rsid w:val="006C4986"/>
    <w:rsid w:val="006D0068"/>
    <w:rsid w:val="006E1B3A"/>
    <w:rsid w:val="006E35B8"/>
    <w:rsid w:val="006F00F4"/>
    <w:rsid w:val="006F24E2"/>
    <w:rsid w:val="007125BC"/>
    <w:rsid w:val="007147BD"/>
    <w:rsid w:val="00715418"/>
    <w:rsid w:val="00716948"/>
    <w:rsid w:val="00717D49"/>
    <w:rsid w:val="007209C6"/>
    <w:rsid w:val="00723A84"/>
    <w:rsid w:val="00727FFC"/>
    <w:rsid w:val="00740775"/>
    <w:rsid w:val="00742F1C"/>
    <w:rsid w:val="00746025"/>
    <w:rsid w:val="00753A38"/>
    <w:rsid w:val="00755A70"/>
    <w:rsid w:val="00757407"/>
    <w:rsid w:val="00762BA1"/>
    <w:rsid w:val="00764413"/>
    <w:rsid w:val="00773641"/>
    <w:rsid w:val="007757A8"/>
    <w:rsid w:val="0078207E"/>
    <w:rsid w:val="00783263"/>
    <w:rsid w:val="007923F1"/>
    <w:rsid w:val="007941AB"/>
    <w:rsid w:val="007A7926"/>
    <w:rsid w:val="007B42A0"/>
    <w:rsid w:val="007C306B"/>
    <w:rsid w:val="007C4F46"/>
    <w:rsid w:val="007C5865"/>
    <w:rsid w:val="007D3BA9"/>
    <w:rsid w:val="007E3E66"/>
    <w:rsid w:val="007E4192"/>
    <w:rsid w:val="007E5172"/>
    <w:rsid w:val="007E5450"/>
    <w:rsid w:val="007E5BEE"/>
    <w:rsid w:val="007E681B"/>
    <w:rsid w:val="007E7705"/>
    <w:rsid w:val="007F57CF"/>
    <w:rsid w:val="00811AD5"/>
    <w:rsid w:val="00817A44"/>
    <w:rsid w:val="00823B8A"/>
    <w:rsid w:val="008309E3"/>
    <w:rsid w:val="0084756F"/>
    <w:rsid w:val="00857D0A"/>
    <w:rsid w:val="00865181"/>
    <w:rsid w:val="008669AB"/>
    <w:rsid w:val="00866A19"/>
    <w:rsid w:val="00867968"/>
    <w:rsid w:val="00874114"/>
    <w:rsid w:val="008839B1"/>
    <w:rsid w:val="00886A3F"/>
    <w:rsid w:val="008928A9"/>
    <w:rsid w:val="008A1A6E"/>
    <w:rsid w:val="008A4C44"/>
    <w:rsid w:val="008A51FF"/>
    <w:rsid w:val="008A6A4E"/>
    <w:rsid w:val="008A6ECB"/>
    <w:rsid w:val="008B1BA8"/>
    <w:rsid w:val="008B1EEC"/>
    <w:rsid w:val="008B328B"/>
    <w:rsid w:val="008B6AD1"/>
    <w:rsid w:val="008C45C8"/>
    <w:rsid w:val="008D7116"/>
    <w:rsid w:val="008D7F01"/>
    <w:rsid w:val="008E0635"/>
    <w:rsid w:val="008F02CF"/>
    <w:rsid w:val="008F03A3"/>
    <w:rsid w:val="008F178E"/>
    <w:rsid w:val="008F34DC"/>
    <w:rsid w:val="008F64D4"/>
    <w:rsid w:val="0091142D"/>
    <w:rsid w:val="0091177F"/>
    <w:rsid w:val="00915B90"/>
    <w:rsid w:val="00922C82"/>
    <w:rsid w:val="00927B8F"/>
    <w:rsid w:val="00931300"/>
    <w:rsid w:val="009436F3"/>
    <w:rsid w:val="00945645"/>
    <w:rsid w:val="00945A7D"/>
    <w:rsid w:val="009535CE"/>
    <w:rsid w:val="009540F0"/>
    <w:rsid w:val="00954953"/>
    <w:rsid w:val="00954AC0"/>
    <w:rsid w:val="00961E0B"/>
    <w:rsid w:val="00966757"/>
    <w:rsid w:val="00967364"/>
    <w:rsid w:val="00967A0F"/>
    <w:rsid w:val="00970D61"/>
    <w:rsid w:val="0097513B"/>
    <w:rsid w:val="0097559C"/>
    <w:rsid w:val="0098356E"/>
    <w:rsid w:val="00983D95"/>
    <w:rsid w:val="00997A33"/>
    <w:rsid w:val="00997FC2"/>
    <w:rsid w:val="009A1AF0"/>
    <w:rsid w:val="009A2531"/>
    <w:rsid w:val="009A5371"/>
    <w:rsid w:val="009B184D"/>
    <w:rsid w:val="009B281D"/>
    <w:rsid w:val="009C09C5"/>
    <w:rsid w:val="009C5BD7"/>
    <w:rsid w:val="009E3D5C"/>
    <w:rsid w:val="009E4A7E"/>
    <w:rsid w:val="009F0AAB"/>
    <w:rsid w:val="009F7927"/>
    <w:rsid w:val="00A039D8"/>
    <w:rsid w:val="00A1007E"/>
    <w:rsid w:val="00A11C90"/>
    <w:rsid w:val="00A13C41"/>
    <w:rsid w:val="00A17DFF"/>
    <w:rsid w:val="00A406F4"/>
    <w:rsid w:val="00A44BE0"/>
    <w:rsid w:val="00A6514A"/>
    <w:rsid w:val="00A84EDD"/>
    <w:rsid w:val="00A90F27"/>
    <w:rsid w:val="00A9429B"/>
    <w:rsid w:val="00A9632A"/>
    <w:rsid w:val="00AA1F2B"/>
    <w:rsid w:val="00AC6144"/>
    <w:rsid w:val="00AD14A4"/>
    <w:rsid w:val="00AD2FFA"/>
    <w:rsid w:val="00AD3934"/>
    <w:rsid w:val="00AD4EC5"/>
    <w:rsid w:val="00AD5886"/>
    <w:rsid w:val="00AD6F7B"/>
    <w:rsid w:val="00AF1628"/>
    <w:rsid w:val="00AF3F6F"/>
    <w:rsid w:val="00B01564"/>
    <w:rsid w:val="00B04245"/>
    <w:rsid w:val="00B05AAC"/>
    <w:rsid w:val="00B3097C"/>
    <w:rsid w:val="00B32BB0"/>
    <w:rsid w:val="00B32C3C"/>
    <w:rsid w:val="00B3491C"/>
    <w:rsid w:val="00B36D42"/>
    <w:rsid w:val="00B40EF2"/>
    <w:rsid w:val="00B417C8"/>
    <w:rsid w:val="00B44AC3"/>
    <w:rsid w:val="00B547D6"/>
    <w:rsid w:val="00B60D55"/>
    <w:rsid w:val="00B71EBA"/>
    <w:rsid w:val="00B7416E"/>
    <w:rsid w:val="00B75D5E"/>
    <w:rsid w:val="00B7663E"/>
    <w:rsid w:val="00B8193B"/>
    <w:rsid w:val="00B844A2"/>
    <w:rsid w:val="00B85302"/>
    <w:rsid w:val="00B87350"/>
    <w:rsid w:val="00B920A9"/>
    <w:rsid w:val="00B9224D"/>
    <w:rsid w:val="00B95576"/>
    <w:rsid w:val="00B959B6"/>
    <w:rsid w:val="00BB3629"/>
    <w:rsid w:val="00BC18E7"/>
    <w:rsid w:val="00BC468B"/>
    <w:rsid w:val="00BE0E3A"/>
    <w:rsid w:val="00BF036E"/>
    <w:rsid w:val="00BF1CE5"/>
    <w:rsid w:val="00BF4496"/>
    <w:rsid w:val="00C05EEC"/>
    <w:rsid w:val="00C06501"/>
    <w:rsid w:val="00C07AC8"/>
    <w:rsid w:val="00C13D27"/>
    <w:rsid w:val="00C142CC"/>
    <w:rsid w:val="00C20CC0"/>
    <w:rsid w:val="00C24765"/>
    <w:rsid w:val="00C372C6"/>
    <w:rsid w:val="00C4427F"/>
    <w:rsid w:val="00C4792F"/>
    <w:rsid w:val="00C47982"/>
    <w:rsid w:val="00C6305F"/>
    <w:rsid w:val="00C676BA"/>
    <w:rsid w:val="00C7221A"/>
    <w:rsid w:val="00C725D1"/>
    <w:rsid w:val="00C77C34"/>
    <w:rsid w:val="00C82B2B"/>
    <w:rsid w:val="00C832F9"/>
    <w:rsid w:val="00C87645"/>
    <w:rsid w:val="00C90A58"/>
    <w:rsid w:val="00C91899"/>
    <w:rsid w:val="00CA3FE7"/>
    <w:rsid w:val="00CA5FE3"/>
    <w:rsid w:val="00CB3C70"/>
    <w:rsid w:val="00CB692B"/>
    <w:rsid w:val="00CC4AB5"/>
    <w:rsid w:val="00CC7F53"/>
    <w:rsid w:val="00CD13E0"/>
    <w:rsid w:val="00CD1E5E"/>
    <w:rsid w:val="00CD335C"/>
    <w:rsid w:val="00CD507E"/>
    <w:rsid w:val="00CE553D"/>
    <w:rsid w:val="00CF09F8"/>
    <w:rsid w:val="00CF43B0"/>
    <w:rsid w:val="00D010C2"/>
    <w:rsid w:val="00D01493"/>
    <w:rsid w:val="00D0638A"/>
    <w:rsid w:val="00D1208C"/>
    <w:rsid w:val="00D1397E"/>
    <w:rsid w:val="00D2183B"/>
    <w:rsid w:val="00D22CD3"/>
    <w:rsid w:val="00D276D7"/>
    <w:rsid w:val="00D3253E"/>
    <w:rsid w:val="00D34923"/>
    <w:rsid w:val="00D450FB"/>
    <w:rsid w:val="00D51252"/>
    <w:rsid w:val="00D61381"/>
    <w:rsid w:val="00D62C47"/>
    <w:rsid w:val="00D643DC"/>
    <w:rsid w:val="00D7294C"/>
    <w:rsid w:val="00D737C6"/>
    <w:rsid w:val="00D83696"/>
    <w:rsid w:val="00D85FD0"/>
    <w:rsid w:val="00DA7E3B"/>
    <w:rsid w:val="00DB3AF5"/>
    <w:rsid w:val="00DB4E6C"/>
    <w:rsid w:val="00DB5523"/>
    <w:rsid w:val="00DB7E10"/>
    <w:rsid w:val="00DC5EBF"/>
    <w:rsid w:val="00DC7207"/>
    <w:rsid w:val="00DD47B6"/>
    <w:rsid w:val="00DD4D35"/>
    <w:rsid w:val="00DE3916"/>
    <w:rsid w:val="00DE4AAE"/>
    <w:rsid w:val="00DF0AAB"/>
    <w:rsid w:val="00DF3296"/>
    <w:rsid w:val="00E00B3F"/>
    <w:rsid w:val="00E01FD6"/>
    <w:rsid w:val="00E02ADD"/>
    <w:rsid w:val="00E14077"/>
    <w:rsid w:val="00E1732F"/>
    <w:rsid w:val="00E30D91"/>
    <w:rsid w:val="00E3329C"/>
    <w:rsid w:val="00E36437"/>
    <w:rsid w:val="00E454EA"/>
    <w:rsid w:val="00E458C9"/>
    <w:rsid w:val="00E47341"/>
    <w:rsid w:val="00E70FD6"/>
    <w:rsid w:val="00E71C50"/>
    <w:rsid w:val="00E748D5"/>
    <w:rsid w:val="00E7497F"/>
    <w:rsid w:val="00E75FCE"/>
    <w:rsid w:val="00E81EA6"/>
    <w:rsid w:val="00E82CB8"/>
    <w:rsid w:val="00E9273D"/>
    <w:rsid w:val="00E927BF"/>
    <w:rsid w:val="00E97F7B"/>
    <w:rsid w:val="00EA2FB7"/>
    <w:rsid w:val="00EA46A7"/>
    <w:rsid w:val="00EA67A4"/>
    <w:rsid w:val="00EC30BA"/>
    <w:rsid w:val="00EC4A22"/>
    <w:rsid w:val="00ED30C0"/>
    <w:rsid w:val="00ED3C7E"/>
    <w:rsid w:val="00ED41CF"/>
    <w:rsid w:val="00ED5457"/>
    <w:rsid w:val="00ED7FF3"/>
    <w:rsid w:val="00EE3BDB"/>
    <w:rsid w:val="00EE4765"/>
    <w:rsid w:val="00EE478C"/>
    <w:rsid w:val="00EE58EE"/>
    <w:rsid w:val="00EF1F71"/>
    <w:rsid w:val="00EF376E"/>
    <w:rsid w:val="00F023C2"/>
    <w:rsid w:val="00F0254F"/>
    <w:rsid w:val="00F05B7B"/>
    <w:rsid w:val="00F15DAD"/>
    <w:rsid w:val="00F22783"/>
    <w:rsid w:val="00F234CB"/>
    <w:rsid w:val="00F2475B"/>
    <w:rsid w:val="00F249F2"/>
    <w:rsid w:val="00F3617A"/>
    <w:rsid w:val="00F40A2D"/>
    <w:rsid w:val="00F46F0B"/>
    <w:rsid w:val="00F52CE4"/>
    <w:rsid w:val="00F61E6F"/>
    <w:rsid w:val="00F64753"/>
    <w:rsid w:val="00F66C79"/>
    <w:rsid w:val="00F66D8F"/>
    <w:rsid w:val="00F70852"/>
    <w:rsid w:val="00F7295B"/>
    <w:rsid w:val="00F72FA7"/>
    <w:rsid w:val="00F74B14"/>
    <w:rsid w:val="00F803ED"/>
    <w:rsid w:val="00F83557"/>
    <w:rsid w:val="00F8491B"/>
    <w:rsid w:val="00F8637A"/>
    <w:rsid w:val="00F8799A"/>
    <w:rsid w:val="00F93936"/>
    <w:rsid w:val="00F93DFA"/>
    <w:rsid w:val="00F97A36"/>
    <w:rsid w:val="00F97B4D"/>
    <w:rsid w:val="00FA67BE"/>
    <w:rsid w:val="00FB61BB"/>
    <w:rsid w:val="00FB736B"/>
    <w:rsid w:val="00FC1FA2"/>
    <w:rsid w:val="00FD4CDD"/>
    <w:rsid w:val="00FD4FDE"/>
    <w:rsid w:val="00FD6F67"/>
    <w:rsid w:val="00FE4D10"/>
    <w:rsid w:val="00FF3FAA"/>
    <w:rsid w:val="00FF6A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6C30C"/>
  <w15:chartTrackingRefBased/>
  <w15:docId w15:val="{212639A2-C9A5-43E2-BA5C-01D6BDB8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3A38"/>
    <w:pPr>
      <w:spacing w:after="0" w:line="240" w:lineRule="auto"/>
      <w:contextualSpacing/>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8F34DC"/>
    <w:pPr>
      <w:numPr>
        <w:numId w:val="31"/>
      </w:numPr>
      <w:spacing w:beforeAutospacing="1" w:afterAutospacing="1"/>
      <w:outlineLvl w:val="0"/>
    </w:pPr>
    <w:rPr>
      <w:b/>
      <w:bCs/>
      <w:kern w:val="36"/>
      <w:sz w:val="30"/>
      <w:szCs w:val="48"/>
    </w:rPr>
  </w:style>
  <w:style w:type="paragraph" w:styleId="Heading2">
    <w:name w:val="heading 2"/>
    <w:basedOn w:val="Normal"/>
    <w:next w:val="Normal"/>
    <w:link w:val="Heading2Char"/>
    <w:autoRedefine/>
    <w:uiPriority w:val="9"/>
    <w:unhideWhenUsed/>
    <w:qFormat/>
    <w:rsid w:val="00954AC0"/>
    <w:pPr>
      <w:keepNext/>
      <w:keepLines/>
      <w:spacing w:before="40"/>
      <w:contextualSpacing w:val="0"/>
      <w:outlineLvl w:val="1"/>
    </w:pPr>
    <w:rPr>
      <w:rFonts w:eastAsiaTheme="majorEastAsia" w:cstheme="majorBidi"/>
      <w:b/>
      <w:sz w:val="27"/>
      <w:szCs w:val="26"/>
    </w:rPr>
  </w:style>
  <w:style w:type="paragraph" w:styleId="Heading3">
    <w:name w:val="heading 3"/>
    <w:basedOn w:val="Normal"/>
    <w:next w:val="Normal"/>
    <w:link w:val="Heading3Char"/>
    <w:autoRedefine/>
    <w:uiPriority w:val="9"/>
    <w:unhideWhenUsed/>
    <w:qFormat/>
    <w:rsid w:val="00716948"/>
    <w:pPr>
      <w:keepNext/>
      <w:keepLines/>
      <w:numPr>
        <w:ilvl w:val="2"/>
        <w:numId w:val="3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1866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664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2F13"/>
    <w:pPr>
      <w:tabs>
        <w:tab w:val="center" w:pos="4680"/>
        <w:tab w:val="right" w:pos="9360"/>
      </w:tabs>
    </w:pPr>
  </w:style>
  <w:style w:type="character" w:customStyle="1" w:styleId="HeaderChar">
    <w:name w:val="Header Char"/>
    <w:basedOn w:val="DefaultParagraphFont"/>
    <w:link w:val="Header"/>
    <w:uiPriority w:val="99"/>
    <w:rsid w:val="002A2F13"/>
  </w:style>
  <w:style w:type="paragraph" w:styleId="Footer">
    <w:name w:val="footer"/>
    <w:basedOn w:val="Normal"/>
    <w:link w:val="FooterChar"/>
    <w:uiPriority w:val="99"/>
    <w:unhideWhenUsed/>
    <w:rsid w:val="002A2F13"/>
    <w:pPr>
      <w:tabs>
        <w:tab w:val="center" w:pos="4680"/>
        <w:tab w:val="right" w:pos="9360"/>
      </w:tabs>
    </w:pPr>
  </w:style>
  <w:style w:type="character" w:customStyle="1" w:styleId="FooterChar">
    <w:name w:val="Footer Char"/>
    <w:basedOn w:val="DefaultParagraphFont"/>
    <w:link w:val="Footer"/>
    <w:uiPriority w:val="99"/>
    <w:rsid w:val="002A2F13"/>
  </w:style>
  <w:style w:type="character" w:styleId="Hyperlink">
    <w:name w:val="Hyperlink"/>
    <w:basedOn w:val="DefaultParagraphFont"/>
    <w:uiPriority w:val="99"/>
    <w:unhideWhenUsed/>
    <w:rsid w:val="00597361"/>
    <w:rPr>
      <w:color w:val="0563C1" w:themeColor="hyperlink"/>
      <w:u w:val="single"/>
    </w:rPr>
  </w:style>
  <w:style w:type="character" w:customStyle="1" w:styleId="Heading1Char">
    <w:name w:val="Heading 1 Char"/>
    <w:basedOn w:val="DefaultParagraphFont"/>
    <w:link w:val="Heading1"/>
    <w:uiPriority w:val="9"/>
    <w:rsid w:val="008F34DC"/>
    <w:rPr>
      <w:rFonts w:ascii="Times New Roman" w:eastAsia="Times New Roman" w:hAnsi="Times New Roman" w:cs="Times New Roman"/>
      <w:b/>
      <w:bCs/>
      <w:kern w:val="36"/>
      <w:sz w:val="30"/>
      <w:szCs w:val="48"/>
    </w:rPr>
  </w:style>
  <w:style w:type="character" w:customStyle="1" w:styleId="Heading3Char">
    <w:name w:val="Heading 3 Char"/>
    <w:basedOn w:val="DefaultParagraphFont"/>
    <w:link w:val="Heading3"/>
    <w:uiPriority w:val="9"/>
    <w:rsid w:val="00716948"/>
    <w:rPr>
      <w:rFonts w:ascii="Times New Roman" w:eastAsiaTheme="majorEastAsia" w:hAnsi="Times New Roman" w:cstheme="majorBidi"/>
      <w:b/>
      <w:sz w:val="24"/>
      <w:szCs w:val="24"/>
    </w:rPr>
  </w:style>
  <w:style w:type="paragraph" w:styleId="NormalWeb">
    <w:name w:val="Normal (Web)"/>
    <w:basedOn w:val="Normal"/>
    <w:uiPriority w:val="99"/>
    <w:semiHidden/>
    <w:unhideWhenUsed/>
    <w:rsid w:val="00640045"/>
    <w:pPr>
      <w:spacing w:before="100" w:beforeAutospacing="1" w:after="100" w:afterAutospacing="1"/>
    </w:pPr>
  </w:style>
  <w:style w:type="character" w:styleId="CommentReference">
    <w:name w:val="annotation reference"/>
    <w:basedOn w:val="DefaultParagraphFont"/>
    <w:uiPriority w:val="99"/>
    <w:semiHidden/>
    <w:unhideWhenUsed/>
    <w:rsid w:val="00B920A9"/>
    <w:rPr>
      <w:sz w:val="16"/>
      <w:szCs w:val="16"/>
    </w:rPr>
  </w:style>
  <w:style w:type="paragraph" w:styleId="CommentText">
    <w:name w:val="annotation text"/>
    <w:basedOn w:val="Normal"/>
    <w:link w:val="CommentTextChar"/>
    <w:uiPriority w:val="99"/>
    <w:semiHidden/>
    <w:unhideWhenUsed/>
    <w:rsid w:val="00B920A9"/>
    <w:rPr>
      <w:sz w:val="20"/>
      <w:szCs w:val="20"/>
    </w:rPr>
  </w:style>
  <w:style w:type="character" w:customStyle="1" w:styleId="CommentTextChar">
    <w:name w:val="Comment Text Char"/>
    <w:basedOn w:val="DefaultParagraphFont"/>
    <w:link w:val="CommentText"/>
    <w:uiPriority w:val="99"/>
    <w:semiHidden/>
    <w:rsid w:val="00B920A9"/>
    <w:rPr>
      <w:sz w:val="20"/>
      <w:szCs w:val="20"/>
    </w:rPr>
  </w:style>
  <w:style w:type="paragraph" w:styleId="CommentSubject">
    <w:name w:val="annotation subject"/>
    <w:basedOn w:val="CommentText"/>
    <w:next w:val="CommentText"/>
    <w:link w:val="CommentSubjectChar"/>
    <w:uiPriority w:val="99"/>
    <w:semiHidden/>
    <w:unhideWhenUsed/>
    <w:rsid w:val="00B920A9"/>
    <w:rPr>
      <w:b/>
      <w:bCs/>
    </w:rPr>
  </w:style>
  <w:style w:type="character" w:customStyle="1" w:styleId="CommentSubjectChar">
    <w:name w:val="Comment Subject Char"/>
    <w:basedOn w:val="CommentTextChar"/>
    <w:link w:val="CommentSubject"/>
    <w:uiPriority w:val="99"/>
    <w:semiHidden/>
    <w:rsid w:val="00B920A9"/>
    <w:rPr>
      <w:b/>
      <w:bCs/>
      <w:sz w:val="20"/>
      <w:szCs w:val="20"/>
    </w:rPr>
  </w:style>
  <w:style w:type="paragraph" w:styleId="BalloonText">
    <w:name w:val="Balloon Text"/>
    <w:basedOn w:val="Normal"/>
    <w:link w:val="BalloonTextChar"/>
    <w:uiPriority w:val="99"/>
    <w:semiHidden/>
    <w:unhideWhenUsed/>
    <w:rsid w:val="00B920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0A9"/>
    <w:rPr>
      <w:rFonts w:ascii="Segoe UI" w:hAnsi="Segoe UI" w:cs="Segoe UI"/>
      <w:sz w:val="18"/>
      <w:szCs w:val="18"/>
    </w:rPr>
  </w:style>
  <w:style w:type="table" w:styleId="TableGrid">
    <w:name w:val="Table Grid"/>
    <w:basedOn w:val="TableNormal"/>
    <w:uiPriority w:val="39"/>
    <w:rsid w:val="003F6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6991"/>
    <w:pPr>
      <w:spacing w:after="200"/>
    </w:pPr>
    <w:rPr>
      <w:i/>
      <w:iCs/>
      <w:color w:val="44546A" w:themeColor="text2"/>
      <w:sz w:val="18"/>
      <w:szCs w:val="18"/>
    </w:rPr>
  </w:style>
  <w:style w:type="paragraph" w:styleId="ListParagraph">
    <w:name w:val="List Paragraph"/>
    <w:basedOn w:val="Normal"/>
    <w:uiPriority w:val="34"/>
    <w:qFormat/>
    <w:rsid w:val="002F13AA"/>
    <w:pPr>
      <w:ind w:left="720"/>
    </w:pPr>
  </w:style>
  <w:style w:type="character" w:styleId="Emphasis">
    <w:name w:val="Emphasis"/>
    <w:basedOn w:val="DefaultParagraphFont"/>
    <w:uiPriority w:val="20"/>
    <w:qFormat/>
    <w:rsid w:val="00E454EA"/>
    <w:rPr>
      <w:i/>
      <w:iCs/>
    </w:rPr>
  </w:style>
  <w:style w:type="character" w:customStyle="1" w:styleId="Heading4Char">
    <w:name w:val="Heading 4 Char"/>
    <w:basedOn w:val="DefaultParagraphFont"/>
    <w:link w:val="Heading4"/>
    <w:uiPriority w:val="9"/>
    <w:semiHidden/>
    <w:rsid w:val="0018664B"/>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18664B"/>
    <w:rPr>
      <w:rFonts w:asciiTheme="majorHAnsi" w:eastAsiaTheme="majorEastAsia" w:hAnsiTheme="majorHAnsi" w:cstheme="majorBidi"/>
      <w:color w:val="2F5496" w:themeColor="accent1" w:themeShade="BF"/>
      <w:sz w:val="24"/>
      <w:szCs w:val="24"/>
    </w:rPr>
  </w:style>
  <w:style w:type="character" w:customStyle="1" w:styleId="Heading2Char">
    <w:name w:val="Heading 2 Char"/>
    <w:basedOn w:val="DefaultParagraphFont"/>
    <w:link w:val="Heading2"/>
    <w:uiPriority w:val="9"/>
    <w:rsid w:val="00954AC0"/>
    <w:rPr>
      <w:rFonts w:ascii="Times New Roman" w:eastAsiaTheme="majorEastAsia" w:hAnsi="Times New Roman" w:cstheme="majorBidi"/>
      <w:b/>
      <w:sz w:val="27"/>
      <w:szCs w:val="26"/>
    </w:rPr>
  </w:style>
  <w:style w:type="paragraph" w:styleId="EndnoteText">
    <w:name w:val="endnote text"/>
    <w:basedOn w:val="Normal"/>
    <w:link w:val="EndnoteTextChar"/>
    <w:uiPriority w:val="99"/>
    <w:semiHidden/>
    <w:unhideWhenUsed/>
    <w:rsid w:val="00D01493"/>
    <w:rPr>
      <w:sz w:val="20"/>
      <w:szCs w:val="20"/>
    </w:rPr>
  </w:style>
  <w:style w:type="character" w:customStyle="1" w:styleId="EndnoteTextChar">
    <w:name w:val="Endnote Text Char"/>
    <w:basedOn w:val="DefaultParagraphFont"/>
    <w:link w:val="EndnoteText"/>
    <w:uiPriority w:val="99"/>
    <w:semiHidden/>
    <w:rsid w:val="00D0149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01493"/>
    <w:rPr>
      <w:vertAlign w:val="superscript"/>
    </w:rPr>
  </w:style>
  <w:style w:type="paragraph" w:styleId="TOCHeading">
    <w:name w:val="TOC Heading"/>
    <w:basedOn w:val="Heading1"/>
    <w:next w:val="Normal"/>
    <w:uiPriority w:val="39"/>
    <w:unhideWhenUsed/>
    <w:qFormat/>
    <w:rsid w:val="00391ADF"/>
    <w:pPr>
      <w:keepNext/>
      <w:keepLines/>
      <w:spacing w:before="240" w:beforeAutospacing="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391ADF"/>
    <w:pPr>
      <w:ind w:left="240"/>
    </w:pPr>
    <w:rPr>
      <w:rFonts w:asciiTheme="minorHAnsi" w:hAnsiTheme="minorHAnsi"/>
      <w:smallCaps/>
      <w:sz w:val="20"/>
      <w:szCs w:val="20"/>
    </w:rPr>
  </w:style>
  <w:style w:type="paragraph" w:styleId="TOC1">
    <w:name w:val="toc 1"/>
    <w:basedOn w:val="Normal"/>
    <w:next w:val="Normal"/>
    <w:autoRedefine/>
    <w:uiPriority w:val="39"/>
    <w:unhideWhenUsed/>
    <w:rsid w:val="00391ADF"/>
    <w:pPr>
      <w:spacing w:before="120" w:after="120"/>
    </w:pPr>
    <w:rPr>
      <w:rFonts w:asciiTheme="minorHAnsi" w:hAnsiTheme="minorHAnsi"/>
      <w:b/>
      <w:bCs/>
      <w:caps/>
      <w:sz w:val="20"/>
      <w:szCs w:val="20"/>
    </w:rPr>
  </w:style>
  <w:style w:type="paragraph" w:styleId="TOC3">
    <w:name w:val="toc 3"/>
    <w:basedOn w:val="Normal"/>
    <w:next w:val="Normal"/>
    <w:autoRedefine/>
    <w:uiPriority w:val="39"/>
    <w:unhideWhenUsed/>
    <w:rsid w:val="00391ADF"/>
    <w:pPr>
      <w:ind w:left="480"/>
    </w:pPr>
    <w:rPr>
      <w:rFonts w:asciiTheme="minorHAnsi" w:hAnsiTheme="minorHAnsi"/>
      <w:i/>
      <w:iCs/>
      <w:sz w:val="20"/>
      <w:szCs w:val="20"/>
    </w:rPr>
  </w:style>
  <w:style w:type="paragraph" w:styleId="Title">
    <w:name w:val="Title"/>
    <w:basedOn w:val="Normal"/>
    <w:next w:val="Normal"/>
    <w:link w:val="TitleChar"/>
    <w:uiPriority w:val="10"/>
    <w:qFormat/>
    <w:rsid w:val="00C87645"/>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645"/>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E30D9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30D91"/>
    <w:rPr>
      <w:rFonts w:ascii="Times New Roman" w:eastAsia="Times New Roman" w:hAnsi="Times New Roman" w:cs="Times New Roman"/>
      <w:i/>
      <w:iCs/>
      <w:color w:val="404040" w:themeColor="text1" w:themeTint="BF"/>
      <w:sz w:val="24"/>
      <w:szCs w:val="24"/>
    </w:rPr>
  </w:style>
  <w:style w:type="paragraph" w:styleId="IntenseQuote">
    <w:name w:val="Intense Quote"/>
    <w:basedOn w:val="Normal"/>
    <w:next w:val="Normal"/>
    <w:link w:val="IntenseQuoteChar"/>
    <w:uiPriority w:val="30"/>
    <w:qFormat/>
    <w:rsid w:val="00E30D9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30D91"/>
    <w:rPr>
      <w:rFonts w:ascii="Times New Roman" w:eastAsia="Times New Roman" w:hAnsi="Times New Roman" w:cs="Times New Roman"/>
      <w:i/>
      <w:iCs/>
      <w:color w:val="4472C4" w:themeColor="accent1"/>
      <w:sz w:val="24"/>
      <w:szCs w:val="24"/>
    </w:rPr>
  </w:style>
  <w:style w:type="paragraph" w:styleId="NoSpacing">
    <w:name w:val="No Spacing"/>
    <w:uiPriority w:val="1"/>
    <w:qFormat/>
    <w:rsid w:val="00F74B14"/>
    <w:pPr>
      <w:spacing w:after="0" w:line="240" w:lineRule="auto"/>
      <w:contextualSpacing/>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4A7A84"/>
    <w:pPr>
      <w:ind w:left="720"/>
    </w:pPr>
    <w:rPr>
      <w:rFonts w:asciiTheme="minorHAnsi" w:hAnsiTheme="minorHAnsi"/>
      <w:sz w:val="18"/>
      <w:szCs w:val="18"/>
    </w:rPr>
  </w:style>
  <w:style w:type="paragraph" w:styleId="TOC5">
    <w:name w:val="toc 5"/>
    <w:basedOn w:val="Normal"/>
    <w:next w:val="Normal"/>
    <w:autoRedefine/>
    <w:uiPriority w:val="39"/>
    <w:unhideWhenUsed/>
    <w:rsid w:val="004A7A84"/>
    <w:pPr>
      <w:ind w:left="960"/>
    </w:pPr>
    <w:rPr>
      <w:rFonts w:asciiTheme="minorHAnsi" w:hAnsiTheme="minorHAnsi"/>
      <w:sz w:val="18"/>
      <w:szCs w:val="18"/>
    </w:rPr>
  </w:style>
  <w:style w:type="paragraph" w:styleId="TOC6">
    <w:name w:val="toc 6"/>
    <w:basedOn w:val="Normal"/>
    <w:next w:val="Normal"/>
    <w:autoRedefine/>
    <w:uiPriority w:val="39"/>
    <w:unhideWhenUsed/>
    <w:rsid w:val="004A7A84"/>
    <w:pPr>
      <w:ind w:left="1200"/>
    </w:pPr>
    <w:rPr>
      <w:rFonts w:asciiTheme="minorHAnsi" w:hAnsiTheme="minorHAnsi"/>
      <w:sz w:val="18"/>
      <w:szCs w:val="18"/>
    </w:rPr>
  </w:style>
  <w:style w:type="paragraph" w:styleId="TOC7">
    <w:name w:val="toc 7"/>
    <w:basedOn w:val="Normal"/>
    <w:next w:val="Normal"/>
    <w:autoRedefine/>
    <w:uiPriority w:val="39"/>
    <w:unhideWhenUsed/>
    <w:rsid w:val="004A7A84"/>
    <w:pPr>
      <w:ind w:left="1440"/>
    </w:pPr>
    <w:rPr>
      <w:rFonts w:asciiTheme="minorHAnsi" w:hAnsiTheme="minorHAnsi"/>
      <w:sz w:val="18"/>
      <w:szCs w:val="18"/>
    </w:rPr>
  </w:style>
  <w:style w:type="paragraph" w:styleId="TOC8">
    <w:name w:val="toc 8"/>
    <w:basedOn w:val="Normal"/>
    <w:next w:val="Normal"/>
    <w:autoRedefine/>
    <w:uiPriority w:val="39"/>
    <w:unhideWhenUsed/>
    <w:rsid w:val="004A7A84"/>
    <w:pPr>
      <w:ind w:left="1680"/>
    </w:pPr>
    <w:rPr>
      <w:rFonts w:asciiTheme="minorHAnsi" w:hAnsiTheme="minorHAnsi"/>
      <w:sz w:val="18"/>
      <w:szCs w:val="18"/>
    </w:rPr>
  </w:style>
  <w:style w:type="paragraph" w:styleId="TOC9">
    <w:name w:val="toc 9"/>
    <w:basedOn w:val="Normal"/>
    <w:next w:val="Normal"/>
    <w:autoRedefine/>
    <w:uiPriority w:val="39"/>
    <w:unhideWhenUsed/>
    <w:rsid w:val="004A7A84"/>
    <w:pPr>
      <w:ind w:left="1920"/>
    </w:pPr>
    <w:rPr>
      <w:rFonts w:asciiTheme="minorHAnsi" w:hAnsiTheme="minorHAnsi"/>
      <w:sz w:val="18"/>
      <w:szCs w:val="18"/>
    </w:rPr>
  </w:style>
  <w:style w:type="paragraph" w:styleId="Bibliography">
    <w:name w:val="Bibliography"/>
    <w:basedOn w:val="Normal"/>
    <w:next w:val="Normal"/>
    <w:uiPriority w:val="37"/>
    <w:unhideWhenUsed/>
    <w:rsid w:val="00260D40"/>
    <w:pPr>
      <w:tabs>
        <w:tab w:val="left" w:pos="380"/>
        <w:tab w:val="left" w:pos="500"/>
      </w:tabs>
      <w:spacing w:after="240"/>
      <w:ind w:left="504" w:hanging="504"/>
    </w:pPr>
  </w:style>
  <w:style w:type="table" w:styleId="PlainTable3">
    <w:name w:val="Plain Table 3"/>
    <w:basedOn w:val="TableNormal"/>
    <w:uiPriority w:val="43"/>
    <w:rsid w:val="000E78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6E35B8"/>
    <w:rPr>
      <w:sz w:val="20"/>
      <w:szCs w:val="20"/>
    </w:rPr>
  </w:style>
  <w:style w:type="character" w:customStyle="1" w:styleId="FootnoteTextChar">
    <w:name w:val="Footnote Text Char"/>
    <w:basedOn w:val="DefaultParagraphFont"/>
    <w:link w:val="FootnoteText"/>
    <w:uiPriority w:val="99"/>
    <w:semiHidden/>
    <w:rsid w:val="006E35B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35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3060">
      <w:bodyDiv w:val="1"/>
      <w:marLeft w:val="0"/>
      <w:marRight w:val="0"/>
      <w:marTop w:val="0"/>
      <w:marBottom w:val="0"/>
      <w:divBdr>
        <w:top w:val="none" w:sz="0" w:space="0" w:color="auto"/>
        <w:left w:val="none" w:sz="0" w:space="0" w:color="auto"/>
        <w:bottom w:val="none" w:sz="0" w:space="0" w:color="auto"/>
        <w:right w:val="none" w:sz="0" w:space="0" w:color="auto"/>
      </w:divBdr>
    </w:div>
    <w:div w:id="171838898">
      <w:bodyDiv w:val="1"/>
      <w:marLeft w:val="0"/>
      <w:marRight w:val="0"/>
      <w:marTop w:val="0"/>
      <w:marBottom w:val="0"/>
      <w:divBdr>
        <w:top w:val="none" w:sz="0" w:space="0" w:color="auto"/>
        <w:left w:val="none" w:sz="0" w:space="0" w:color="auto"/>
        <w:bottom w:val="none" w:sz="0" w:space="0" w:color="auto"/>
        <w:right w:val="none" w:sz="0" w:space="0" w:color="auto"/>
      </w:divBdr>
    </w:div>
    <w:div w:id="273102743">
      <w:bodyDiv w:val="1"/>
      <w:marLeft w:val="0"/>
      <w:marRight w:val="0"/>
      <w:marTop w:val="0"/>
      <w:marBottom w:val="0"/>
      <w:divBdr>
        <w:top w:val="none" w:sz="0" w:space="0" w:color="auto"/>
        <w:left w:val="none" w:sz="0" w:space="0" w:color="auto"/>
        <w:bottom w:val="none" w:sz="0" w:space="0" w:color="auto"/>
        <w:right w:val="none" w:sz="0" w:space="0" w:color="auto"/>
      </w:divBdr>
    </w:div>
    <w:div w:id="289752039">
      <w:bodyDiv w:val="1"/>
      <w:marLeft w:val="0"/>
      <w:marRight w:val="0"/>
      <w:marTop w:val="0"/>
      <w:marBottom w:val="0"/>
      <w:divBdr>
        <w:top w:val="none" w:sz="0" w:space="0" w:color="auto"/>
        <w:left w:val="none" w:sz="0" w:space="0" w:color="auto"/>
        <w:bottom w:val="none" w:sz="0" w:space="0" w:color="auto"/>
        <w:right w:val="none" w:sz="0" w:space="0" w:color="auto"/>
      </w:divBdr>
    </w:div>
    <w:div w:id="299311027">
      <w:bodyDiv w:val="1"/>
      <w:marLeft w:val="0"/>
      <w:marRight w:val="0"/>
      <w:marTop w:val="0"/>
      <w:marBottom w:val="0"/>
      <w:divBdr>
        <w:top w:val="none" w:sz="0" w:space="0" w:color="auto"/>
        <w:left w:val="none" w:sz="0" w:space="0" w:color="auto"/>
        <w:bottom w:val="none" w:sz="0" w:space="0" w:color="auto"/>
        <w:right w:val="none" w:sz="0" w:space="0" w:color="auto"/>
      </w:divBdr>
    </w:div>
    <w:div w:id="583227395">
      <w:bodyDiv w:val="1"/>
      <w:marLeft w:val="0"/>
      <w:marRight w:val="0"/>
      <w:marTop w:val="0"/>
      <w:marBottom w:val="0"/>
      <w:divBdr>
        <w:top w:val="none" w:sz="0" w:space="0" w:color="auto"/>
        <w:left w:val="none" w:sz="0" w:space="0" w:color="auto"/>
        <w:bottom w:val="none" w:sz="0" w:space="0" w:color="auto"/>
        <w:right w:val="none" w:sz="0" w:space="0" w:color="auto"/>
      </w:divBdr>
    </w:div>
    <w:div w:id="613708600">
      <w:bodyDiv w:val="1"/>
      <w:marLeft w:val="0"/>
      <w:marRight w:val="0"/>
      <w:marTop w:val="0"/>
      <w:marBottom w:val="0"/>
      <w:divBdr>
        <w:top w:val="none" w:sz="0" w:space="0" w:color="auto"/>
        <w:left w:val="none" w:sz="0" w:space="0" w:color="auto"/>
        <w:bottom w:val="none" w:sz="0" w:space="0" w:color="auto"/>
        <w:right w:val="none" w:sz="0" w:space="0" w:color="auto"/>
      </w:divBdr>
    </w:div>
    <w:div w:id="678656852">
      <w:bodyDiv w:val="1"/>
      <w:marLeft w:val="0"/>
      <w:marRight w:val="0"/>
      <w:marTop w:val="0"/>
      <w:marBottom w:val="0"/>
      <w:divBdr>
        <w:top w:val="none" w:sz="0" w:space="0" w:color="auto"/>
        <w:left w:val="none" w:sz="0" w:space="0" w:color="auto"/>
        <w:bottom w:val="none" w:sz="0" w:space="0" w:color="auto"/>
        <w:right w:val="none" w:sz="0" w:space="0" w:color="auto"/>
      </w:divBdr>
    </w:div>
    <w:div w:id="745372666">
      <w:bodyDiv w:val="1"/>
      <w:marLeft w:val="0"/>
      <w:marRight w:val="0"/>
      <w:marTop w:val="0"/>
      <w:marBottom w:val="0"/>
      <w:divBdr>
        <w:top w:val="none" w:sz="0" w:space="0" w:color="auto"/>
        <w:left w:val="none" w:sz="0" w:space="0" w:color="auto"/>
        <w:bottom w:val="none" w:sz="0" w:space="0" w:color="auto"/>
        <w:right w:val="none" w:sz="0" w:space="0" w:color="auto"/>
      </w:divBdr>
    </w:div>
    <w:div w:id="771314487">
      <w:bodyDiv w:val="1"/>
      <w:marLeft w:val="0"/>
      <w:marRight w:val="0"/>
      <w:marTop w:val="0"/>
      <w:marBottom w:val="0"/>
      <w:divBdr>
        <w:top w:val="none" w:sz="0" w:space="0" w:color="auto"/>
        <w:left w:val="none" w:sz="0" w:space="0" w:color="auto"/>
        <w:bottom w:val="none" w:sz="0" w:space="0" w:color="auto"/>
        <w:right w:val="none" w:sz="0" w:space="0" w:color="auto"/>
      </w:divBdr>
    </w:div>
    <w:div w:id="1332680942">
      <w:bodyDiv w:val="1"/>
      <w:marLeft w:val="0"/>
      <w:marRight w:val="0"/>
      <w:marTop w:val="0"/>
      <w:marBottom w:val="0"/>
      <w:divBdr>
        <w:top w:val="none" w:sz="0" w:space="0" w:color="auto"/>
        <w:left w:val="none" w:sz="0" w:space="0" w:color="auto"/>
        <w:bottom w:val="none" w:sz="0" w:space="0" w:color="auto"/>
        <w:right w:val="none" w:sz="0" w:space="0" w:color="auto"/>
      </w:divBdr>
    </w:div>
    <w:div w:id="1420910491">
      <w:bodyDiv w:val="1"/>
      <w:marLeft w:val="0"/>
      <w:marRight w:val="0"/>
      <w:marTop w:val="0"/>
      <w:marBottom w:val="0"/>
      <w:divBdr>
        <w:top w:val="none" w:sz="0" w:space="0" w:color="auto"/>
        <w:left w:val="none" w:sz="0" w:space="0" w:color="auto"/>
        <w:bottom w:val="none" w:sz="0" w:space="0" w:color="auto"/>
        <w:right w:val="none" w:sz="0" w:space="0" w:color="auto"/>
      </w:divBdr>
    </w:div>
    <w:div w:id="1529874430">
      <w:bodyDiv w:val="1"/>
      <w:marLeft w:val="0"/>
      <w:marRight w:val="0"/>
      <w:marTop w:val="0"/>
      <w:marBottom w:val="0"/>
      <w:divBdr>
        <w:top w:val="none" w:sz="0" w:space="0" w:color="auto"/>
        <w:left w:val="none" w:sz="0" w:space="0" w:color="auto"/>
        <w:bottom w:val="none" w:sz="0" w:space="0" w:color="auto"/>
        <w:right w:val="none" w:sz="0" w:space="0" w:color="auto"/>
      </w:divBdr>
    </w:div>
    <w:div w:id="1537885767">
      <w:bodyDiv w:val="1"/>
      <w:marLeft w:val="0"/>
      <w:marRight w:val="0"/>
      <w:marTop w:val="0"/>
      <w:marBottom w:val="0"/>
      <w:divBdr>
        <w:top w:val="none" w:sz="0" w:space="0" w:color="auto"/>
        <w:left w:val="none" w:sz="0" w:space="0" w:color="auto"/>
        <w:bottom w:val="none" w:sz="0" w:space="0" w:color="auto"/>
        <w:right w:val="none" w:sz="0" w:space="0" w:color="auto"/>
      </w:divBdr>
    </w:div>
    <w:div w:id="1681588563">
      <w:bodyDiv w:val="1"/>
      <w:marLeft w:val="0"/>
      <w:marRight w:val="0"/>
      <w:marTop w:val="0"/>
      <w:marBottom w:val="0"/>
      <w:divBdr>
        <w:top w:val="none" w:sz="0" w:space="0" w:color="auto"/>
        <w:left w:val="none" w:sz="0" w:space="0" w:color="auto"/>
        <w:bottom w:val="none" w:sz="0" w:space="0" w:color="auto"/>
        <w:right w:val="none" w:sz="0" w:space="0" w:color="auto"/>
      </w:divBdr>
    </w:div>
    <w:div w:id="1752433996">
      <w:bodyDiv w:val="1"/>
      <w:marLeft w:val="0"/>
      <w:marRight w:val="0"/>
      <w:marTop w:val="0"/>
      <w:marBottom w:val="0"/>
      <w:divBdr>
        <w:top w:val="none" w:sz="0" w:space="0" w:color="auto"/>
        <w:left w:val="none" w:sz="0" w:space="0" w:color="auto"/>
        <w:bottom w:val="none" w:sz="0" w:space="0" w:color="auto"/>
        <w:right w:val="none" w:sz="0" w:space="0" w:color="auto"/>
      </w:divBdr>
    </w:div>
    <w:div w:id="1834101197">
      <w:bodyDiv w:val="1"/>
      <w:marLeft w:val="0"/>
      <w:marRight w:val="0"/>
      <w:marTop w:val="0"/>
      <w:marBottom w:val="0"/>
      <w:divBdr>
        <w:top w:val="none" w:sz="0" w:space="0" w:color="auto"/>
        <w:left w:val="none" w:sz="0" w:space="0" w:color="auto"/>
        <w:bottom w:val="none" w:sz="0" w:space="0" w:color="auto"/>
        <w:right w:val="none" w:sz="0" w:space="0" w:color="auto"/>
      </w:divBdr>
    </w:div>
    <w:div w:id="1838879224">
      <w:bodyDiv w:val="1"/>
      <w:marLeft w:val="0"/>
      <w:marRight w:val="0"/>
      <w:marTop w:val="0"/>
      <w:marBottom w:val="0"/>
      <w:divBdr>
        <w:top w:val="none" w:sz="0" w:space="0" w:color="auto"/>
        <w:left w:val="none" w:sz="0" w:space="0" w:color="auto"/>
        <w:bottom w:val="none" w:sz="0" w:space="0" w:color="auto"/>
        <w:right w:val="none" w:sz="0" w:space="0" w:color="auto"/>
      </w:divBdr>
    </w:div>
    <w:div w:id="1877422487">
      <w:bodyDiv w:val="1"/>
      <w:marLeft w:val="0"/>
      <w:marRight w:val="0"/>
      <w:marTop w:val="0"/>
      <w:marBottom w:val="0"/>
      <w:divBdr>
        <w:top w:val="none" w:sz="0" w:space="0" w:color="auto"/>
        <w:left w:val="none" w:sz="0" w:space="0" w:color="auto"/>
        <w:bottom w:val="none" w:sz="0" w:space="0" w:color="auto"/>
        <w:right w:val="none" w:sz="0" w:space="0" w:color="auto"/>
      </w:divBdr>
    </w:div>
    <w:div w:id="1881475114">
      <w:bodyDiv w:val="1"/>
      <w:marLeft w:val="0"/>
      <w:marRight w:val="0"/>
      <w:marTop w:val="0"/>
      <w:marBottom w:val="0"/>
      <w:divBdr>
        <w:top w:val="none" w:sz="0" w:space="0" w:color="auto"/>
        <w:left w:val="none" w:sz="0" w:space="0" w:color="auto"/>
        <w:bottom w:val="none" w:sz="0" w:space="0" w:color="auto"/>
        <w:right w:val="none" w:sz="0" w:space="0" w:color="auto"/>
      </w:divBdr>
    </w:div>
    <w:div w:id="1935555018">
      <w:bodyDiv w:val="1"/>
      <w:marLeft w:val="0"/>
      <w:marRight w:val="0"/>
      <w:marTop w:val="0"/>
      <w:marBottom w:val="0"/>
      <w:divBdr>
        <w:top w:val="none" w:sz="0" w:space="0" w:color="auto"/>
        <w:left w:val="none" w:sz="0" w:space="0" w:color="auto"/>
        <w:bottom w:val="none" w:sz="0" w:space="0" w:color="auto"/>
        <w:right w:val="none" w:sz="0" w:space="0" w:color="auto"/>
      </w:divBdr>
    </w:div>
    <w:div w:id="1980643709">
      <w:bodyDiv w:val="1"/>
      <w:marLeft w:val="0"/>
      <w:marRight w:val="0"/>
      <w:marTop w:val="0"/>
      <w:marBottom w:val="0"/>
      <w:divBdr>
        <w:top w:val="none" w:sz="0" w:space="0" w:color="auto"/>
        <w:left w:val="none" w:sz="0" w:space="0" w:color="auto"/>
        <w:bottom w:val="none" w:sz="0" w:space="0" w:color="auto"/>
        <w:right w:val="none" w:sz="0" w:space="0" w:color="auto"/>
      </w:divBdr>
    </w:div>
    <w:div w:id="2052683274">
      <w:bodyDiv w:val="1"/>
      <w:marLeft w:val="0"/>
      <w:marRight w:val="0"/>
      <w:marTop w:val="0"/>
      <w:marBottom w:val="0"/>
      <w:divBdr>
        <w:top w:val="none" w:sz="0" w:space="0" w:color="auto"/>
        <w:left w:val="none" w:sz="0" w:space="0" w:color="auto"/>
        <w:bottom w:val="none" w:sz="0" w:space="0" w:color="auto"/>
        <w:right w:val="none" w:sz="0" w:space="0" w:color="auto"/>
      </w:divBdr>
    </w:div>
    <w:div w:id="211019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E44A8-AFE9-9C4B-836A-9D941118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751</Words>
  <Characters>61285</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Jessica Burnett</cp:lastModifiedBy>
  <cp:revision>3</cp:revision>
  <cp:lastPrinted>2019-01-10T17:24:00Z</cp:lastPrinted>
  <dcterms:created xsi:type="dcterms:W3CDTF">2019-01-10T17:25:00Z</dcterms:created>
  <dcterms:modified xsi:type="dcterms:W3CDTF">2019-01-1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rP7jTbx"/&gt;&lt;style id="http://www.zotero.org/styles/microbial-ecology" hasBibliography="1" bibliographyStyleHasBeenSet="1"/&gt;&lt;prefs&gt;&lt;pref name="fieldType" value="Field"/&gt;&lt;/prefs&gt;&lt;/data&gt;</vt:lpwstr>
  </property>
</Properties>
</file>